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3B1C" w:rsidRPr="00731361" w:rsidRDefault="00083B1C" w:rsidP="00083B1C">
      <w:pPr>
        <w:rPr>
          <w:rFonts w:ascii="Times New Roman" w:hAnsi="Times New Roman" w:cs="Times New Roman"/>
          <w:b/>
          <w:sz w:val="18"/>
          <w:szCs w:val="18"/>
        </w:rPr>
      </w:pPr>
      <w:bookmarkStart w:id="0" w:name="_GoBack"/>
      <w:bookmarkEnd w:id="0"/>
      <w:r w:rsidRPr="00731361">
        <w:rPr>
          <w:rFonts w:ascii="Times New Roman" w:hAnsi="Times New Roman" w:cs="Times New Roman"/>
          <w:b/>
          <w:sz w:val="18"/>
          <w:szCs w:val="18"/>
        </w:rPr>
        <w:t xml:space="preserve">Supplementary Table 2: Baseline participant and intervention characteristics by study </w:t>
      </w:r>
    </w:p>
    <w:tbl>
      <w:tblPr>
        <w:tblStyle w:val="TableGrid"/>
        <w:tblW w:w="11044" w:type="dxa"/>
        <w:tblInd w:w="-432" w:type="dxa"/>
        <w:tblLayout w:type="fixed"/>
        <w:tblLook w:val="04A0" w:firstRow="1" w:lastRow="0" w:firstColumn="1" w:lastColumn="0" w:noHBand="0" w:noVBand="1"/>
      </w:tblPr>
      <w:tblGrid>
        <w:gridCol w:w="517"/>
        <w:gridCol w:w="1980"/>
        <w:gridCol w:w="810"/>
        <w:gridCol w:w="810"/>
        <w:gridCol w:w="720"/>
        <w:gridCol w:w="720"/>
        <w:gridCol w:w="810"/>
        <w:gridCol w:w="630"/>
        <w:gridCol w:w="900"/>
        <w:gridCol w:w="720"/>
        <w:gridCol w:w="900"/>
        <w:gridCol w:w="1527"/>
      </w:tblGrid>
      <w:tr w:rsidR="00C84DE0" w:rsidRPr="00C84DE0" w:rsidTr="00731361">
        <w:trPr>
          <w:trHeight w:val="350"/>
        </w:trPr>
        <w:tc>
          <w:tcPr>
            <w:tcW w:w="517" w:type="dxa"/>
            <w:noWrap/>
            <w:vAlign w:val="center"/>
          </w:tcPr>
          <w:p w:rsidR="00C84DE0" w:rsidRPr="00731361" w:rsidRDefault="00C84DE0" w:rsidP="000E47F7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980" w:type="dxa"/>
            <w:noWrap/>
            <w:vAlign w:val="center"/>
          </w:tcPr>
          <w:p w:rsidR="00C84DE0" w:rsidRPr="00731361" w:rsidRDefault="00C84DE0" w:rsidP="000E47F7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3870" w:type="dxa"/>
            <w:gridSpan w:val="5"/>
            <w:vAlign w:val="center"/>
          </w:tcPr>
          <w:p w:rsidR="00C84DE0" w:rsidRPr="00731361" w:rsidRDefault="00C84DE0" w:rsidP="000E47F7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b/>
                <w:sz w:val="18"/>
                <w:szCs w:val="18"/>
              </w:rPr>
              <w:t>Patient Characteristics</w:t>
            </w:r>
          </w:p>
        </w:tc>
        <w:tc>
          <w:tcPr>
            <w:tcW w:w="3150" w:type="dxa"/>
            <w:gridSpan w:val="4"/>
          </w:tcPr>
          <w:p w:rsidR="00C84DE0" w:rsidRPr="00731361" w:rsidRDefault="00C84DE0" w:rsidP="000E47F7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b/>
                <w:sz w:val="18"/>
                <w:szCs w:val="18"/>
              </w:rPr>
              <w:t>Intervention Characteristics</w:t>
            </w:r>
          </w:p>
        </w:tc>
        <w:tc>
          <w:tcPr>
            <w:tcW w:w="1527" w:type="dxa"/>
          </w:tcPr>
          <w:p w:rsidR="00C84DE0" w:rsidRPr="00C84DE0" w:rsidRDefault="005C7C64" w:rsidP="000E47F7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>Article characteristics</w:t>
            </w:r>
          </w:p>
        </w:tc>
      </w:tr>
      <w:tr w:rsidR="005C7C64" w:rsidRPr="00C84DE0" w:rsidTr="00731361">
        <w:trPr>
          <w:trHeight w:val="870"/>
        </w:trPr>
        <w:tc>
          <w:tcPr>
            <w:tcW w:w="517" w:type="dxa"/>
            <w:noWrap/>
            <w:vAlign w:val="center"/>
          </w:tcPr>
          <w:p w:rsidR="00C84DE0" w:rsidRPr="00731361" w:rsidRDefault="00C84DE0" w:rsidP="000E47F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361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Study </w:t>
            </w:r>
          </w:p>
        </w:tc>
        <w:tc>
          <w:tcPr>
            <w:tcW w:w="1980" w:type="dxa"/>
            <w:noWrap/>
            <w:vAlign w:val="center"/>
          </w:tcPr>
          <w:p w:rsidR="00C84DE0" w:rsidRPr="00731361" w:rsidRDefault="00C84DE0" w:rsidP="000E47F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361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Study name (year) group name  </w:t>
            </w:r>
          </w:p>
        </w:tc>
        <w:tc>
          <w:tcPr>
            <w:tcW w:w="810" w:type="dxa"/>
            <w:vAlign w:val="center"/>
          </w:tcPr>
          <w:p w:rsidR="00C84DE0" w:rsidRPr="00731361" w:rsidRDefault="00C84DE0" w:rsidP="000E47F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361">
              <w:rPr>
                <w:rFonts w:ascii="Times New Roman" w:hAnsi="Times New Roman" w:cs="Times New Roman"/>
                <w:b/>
                <w:sz w:val="16"/>
                <w:szCs w:val="16"/>
              </w:rPr>
              <w:t>Age</w:t>
            </w:r>
          </w:p>
          <w:p w:rsidR="00C84DE0" w:rsidRPr="00731361" w:rsidRDefault="00C84DE0" w:rsidP="000E47F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361">
              <w:rPr>
                <w:rFonts w:ascii="Times New Roman" w:hAnsi="Times New Roman" w:cs="Times New Roman"/>
                <w:b/>
                <w:sz w:val="16"/>
                <w:szCs w:val="16"/>
              </w:rPr>
              <w:t>(years)</w:t>
            </w:r>
          </w:p>
        </w:tc>
        <w:tc>
          <w:tcPr>
            <w:tcW w:w="810" w:type="dxa"/>
            <w:vAlign w:val="center"/>
          </w:tcPr>
          <w:p w:rsidR="00C84DE0" w:rsidRPr="00731361" w:rsidRDefault="00C84DE0" w:rsidP="000E47F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361">
              <w:rPr>
                <w:rFonts w:ascii="Times New Roman" w:hAnsi="Times New Roman" w:cs="Times New Roman"/>
                <w:b/>
                <w:sz w:val="16"/>
                <w:szCs w:val="16"/>
              </w:rPr>
              <w:t>n</w:t>
            </w:r>
          </w:p>
        </w:tc>
        <w:tc>
          <w:tcPr>
            <w:tcW w:w="720" w:type="dxa"/>
            <w:vAlign w:val="center"/>
          </w:tcPr>
          <w:p w:rsidR="00C84DE0" w:rsidRPr="00731361" w:rsidRDefault="00C84DE0" w:rsidP="000E47F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361">
              <w:rPr>
                <w:rFonts w:ascii="Times New Roman" w:hAnsi="Times New Roman" w:cs="Times New Roman"/>
                <w:b/>
                <w:sz w:val="16"/>
                <w:szCs w:val="16"/>
              </w:rPr>
              <w:t>Male %</w:t>
            </w:r>
          </w:p>
        </w:tc>
        <w:tc>
          <w:tcPr>
            <w:tcW w:w="720" w:type="dxa"/>
            <w:vAlign w:val="center"/>
          </w:tcPr>
          <w:p w:rsidR="00C84DE0" w:rsidRPr="00731361" w:rsidRDefault="00C84DE0" w:rsidP="000E47F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361">
              <w:rPr>
                <w:rFonts w:ascii="Times New Roman" w:hAnsi="Times New Roman" w:cs="Times New Roman"/>
                <w:b/>
                <w:sz w:val="16"/>
                <w:szCs w:val="16"/>
              </w:rPr>
              <w:t>NHW %</w:t>
            </w:r>
          </w:p>
        </w:tc>
        <w:tc>
          <w:tcPr>
            <w:tcW w:w="810" w:type="dxa"/>
            <w:vAlign w:val="center"/>
          </w:tcPr>
          <w:p w:rsidR="00C84DE0" w:rsidRPr="00731361" w:rsidRDefault="00C84DE0" w:rsidP="000E47F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361">
              <w:rPr>
                <w:rFonts w:ascii="Times New Roman" w:hAnsi="Times New Roman" w:cs="Times New Roman"/>
                <w:b/>
                <w:sz w:val="16"/>
                <w:szCs w:val="16"/>
              </w:rPr>
              <w:t>Baseline BMI</w:t>
            </w:r>
          </w:p>
        </w:tc>
        <w:tc>
          <w:tcPr>
            <w:tcW w:w="630" w:type="dxa"/>
            <w:vAlign w:val="center"/>
          </w:tcPr>
          <w:p w:rsidR="00C84DE0" w:rsidRPr="00731361" w:rsidRDefault="00C84DE0" w:rsidP="000E47F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361">
              <w:rPr>
                <w:rFonts w:ascii="Times New Roman" w:hAnsi="Times New Roman" w:cs="Times New Roman"/>
                <w:b/>
                <w:sz w:val="16"/>
                <w:szCs w:val="16"/>
              </w:rPr>
              <w:t>Core Sessions</w:t>
            </w:r>
          </w:p>
        </w:tc>
        <w:tc>
          <w:tcPr>
            <w:tcW w:w="900" w:type="dxa"/>
          </w:tcPr>
          <w:p w:rsidR="00C84DE0" w:rsidRPr="00731361" w:rsidRDefault="00C84DE0" w:rsidP="000E47F7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  <w:p w:rsidR="00C84DE0" w:rsidRPr="00731361" w:rsidRDefault="00C84DE0" w:rsidP="000E47F7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361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Maintenance </w:t>
            </w:r>
          </w:p>
          <w:p w:rsidR="00C84DE0" w:rsidRPr="00731361" w:rsidRDefault="00C84DE0" w:rsidP="000E47F7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361">
              <w:rPr>
                <w:rFonts w:ascii="Times New Roman" w:hAnsi="Times New Roman" w:cs="Times New Roman"/>
                <w:b/>
                <w:sz w:val="16"/>
                <w:szCs w:val="16"/>
              </w:rPr>
              <w:t>Yes (y) or no (n)</w:t>
            </w:r>
          </w:p>
        </w:tc>
        <w:tc>
          <w:tcPr>
            <w:tcW w:w="720" w:type="dxa"/>
            <w:vAlign w:val="center"/>
          </w:tcPr>
          <w:p w:rsidR="00C84DE0" w:rsidRPr="00731361" w:rsidRDefault="00C84DE0" w:rsidP="000E47F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361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Follow up time (in months) </w:t>
            </w:r>
          </w:p>
        </w:tc>
        <w:tc>
          <w:tcPr>
            <w:tcW w:w="900" w:type="dxa"/>
            <w:vAlign w:val="center"/>
          </w:tcPr>
          <w:p w:rsidR="00C84DE0" w:rsidRPr="00731361" w:rsidRDefault="00C84DE0" w:rsidP="000E47F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31361">
              <w:rPr>
                <w:rFonts w:ascii="Times New Roman" w:hAnsi="Times New Roman" w:cs="Times New Roman"/>
                <w:b/>
                <w:sz w:val="16"/>
                <w:szCs w:val="16"/>
              </w:rPr>
              <w:t>Session type: individual (</w:t>
            </w:r>
            <w:proofErr w:type="spellStart"/>
            <w:r w:rsidRPr="00731361">
              <w:rPr>
                <w:rFonts w:ascii="Times New Roman" w:hAnsi="Times New Roman" w:cs="Times New Roman"/>
                <w:b/>
                <w:sz w:val="16"/>
                <w:szCs w:val="16"/>
              </w:rPr>
              <w:t>i</w:t>
            </w:r>
            <w:proofErr w:type="spellEnd"/>
            <w:r w:rsidRPr="00731361">
              <w:rPr>
                <w:rFonts w:ascii="Times New Roman" w:hAnsi="Times New Roman" w:cs="Times New Roman"/>
                <w:b/>
                <w:sz w:val="16"/>
                <w:szCs w:val="16"/>
              </w:rPr>
              <w:t>)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731361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group (g) or both (b) </w:t>
            </w:r>
          </w:p>
        </w:tc>
        <w:tc>
          <w:tcPr>
            <w:tcW w:w="1527" w:type="dxa"/>
          </w:tcPr>
          <w:p w:rsidR="00C84DE0" w:rsidRDefault="00731361" w:rsidP="000E47F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Quality score classification </w:t>
            </w:r>
          </w:p>
          <w:p w:rsidR="00731361" w:rsidRDefault="00731361" w:rsidP="000E47F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(</w:t>
            </w:r>
            <w:r w:rsidRPr="00731361">
              <w:rPr>
                <w:rFonts w:ascii="Times New Roman" w:hAnsi="Times New Roman" w:cs="Times New Roman"/>
                <w:b/>
                <w:sz w:val="16"/>
                <w:szCs w:val="16"/>
              </w:rPr>
              <w:t>&lt;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2 points = 0</w:t>
            </w:r>
          </w:p>
          <w:p w:rsidR="00731361" w:rsidRPr="00C84DE0" w:rsidRDefault="00731361" w:rsidP="000E47F7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2+ points = 1) 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Ackermann(2008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2tlcm1hbm48L0F1dGhvcj48WWVhcj4yMDExPC9ZZWFy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2tlcm1hbm48L0F1dGhvcj48WWVhcj4yMDExPC9ZZWFy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6.5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6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0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93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2.0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  <w:lang w:eastAsia="zh-CN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Ackermann(2015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2tlcm1hbm48L0F1dGhvcj48WWVhcj4yMDE1PC9ZZWFy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Y2tlcm1hbm48L0F1dGhvcj48WWVhcj4yMDE1PC9ZZWFy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0.8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57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7.2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5.4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7.1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Aldana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05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ldana&lt;/Author&gt;&lt;Year&gt;2005&lt;/Year&gt;&lt;RecNum&gt;37&lt;/RecNum&gt;&lt;DisplayText&gt;&lt;style face="superscript"&gt;3&lt;/style&gt;&lt;/DisplayText&gt;&lt;record&gt;&lt;rec-number&gt;37&lt;/rec-number&gt;&lt;foreign-keys&gt;&lt;key app="EN" db-id="9r25ddx9m2r996ezat6xtfa2pzerdr959awf" timestamp="1426458572"&gt;37&lt;/key&gt;&lt;/foreign-keys&gt;&lt;ref-type name="Journal Article"&gt;17&lt;/ref-type&gt;&lt;contributors&gt;&lt;authors&gt;&lt;author&gt;Aldana, S. G.&lt;/author&gt;&lt;author&gt;Barlow, M.&lt;/author&gt;&lt;author&gt;Smith, R.&lt;/author&gt;&lt;author&gt;Yanowitz, F. G.&lt;/author&gt;&lt;author&gt;Adams, T.&lt;/author&gt;&lt;author&gt;Loveday, L.&lt;/author&gt;&lt;author&gt;Arbuckle, J.&lt;/author&gt;&lt;author&gt;LaMonte, M. J.&lt;/author&gt;&lt;/authors&gt;&lt;/contributors&gt;&lt;auth-address&gt;College of Health and Human Performance, Brigham Young University, Provo, UT, USA.&lt;/auth-address&gt;&lt;titles&gt;&lt;title&gt;The diabetes prevention program: a worksite experience&lt;/title&gt;&lt;secondary-title&gt;AAOHN J&lt;/secondary-title&gt;&lt;/titles&gt;&lt;periodical&gt;&lt;full-title&gt;AAOHN J&lt;/full-title&gt;&lt;/periodical&gt;&lt;pages&gt;499-505; quiz 506-7&lt;/pages&gt;&lt;volume&gt;53&lt;/volume&gt;&lt;number&gt;11&lt;/number&gt;&lt;edition&gt;2005/11/29&lt;/edition&gt;&lt;keywords&gt;&lt;keyword&gt;Analysis of Variance&lt;/keyword&gt;&lt;keyword&gt;Diabetes Mellitus/*prevention &amp;amp; control&lt;/keyword&gt;&lt;keyword&gt;Female&lt;/keyword&gt;&lt;keyword&gt;*Health Promotion/methods&lt;/keyword&gt;&lt;keyword&gt;Humans&lt;/keyword&gt;&lt;keyword&gt;Male&lt;/keyword&gt;&lt;keyword&gt;*Mass Screening/methods&lt;/keyword&gt;&lt;keyword&gt;Middle Aged&lt;/keyword&gt;&lt;keyword&gt;*Occupational Health Services&lt;/keyword&gt;&lt;keyword&gt;Utah&lt;/keyword&gt;&lt;/keywords&gt;&lt;dates&gt;&lt;year&gt;2005&lt;/year&gt;&lt;pub-dates&gt;&lt;date&gt;Nov&lt;/date&gt;&lt;/pub-dates&gt;&lt;/dates&gt;&lt;isbn&gt;0891-0162 (Print)&amp;#xD;0891-0162 (Linking)&lt;/isbn&gt;&lt;accession-num&gt;16309012&lt;/accession-num&gt;&lt;urls&gt;&lt;related-urls&gt;&lt;url&gt;http://www.ncbi.nlm.nih.gov/pubmed/16309012&lt;/url&gt;&lt;/related-urls&gt;&lt;/urls&gt;&lt;language&gt;eng&lt;/language&gt;&lt;/record&gt;&lt;/Cite&gt;&lt;/EndNote&gt;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6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7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4.3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8.6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2.01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Almeida(2010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lmeida&lt;/Author&gt;&lt;Year&gt;2010&lt;/Year&gt;&lt;RecNum&gt;38&lt;/RecNum&gt;&lt;DisplayText&gt;&lt;style face="superscript"&gt;4&lt;/style&gt;&lt;/DisplayText&gt;&lt;record&gt;&lt;rec-number&gt;38&lt;/rec-number&gt;&lt;foreign-keys&gt;&lt;key app="EN" db-id="9r25ddx9m2r996ezat6xtfa2pzerdr959awf" timestamp="1426458572"&gt;38&lt;/key&gt;&lt;/foreign-keys&gt;&lt;ref-type name="Journal Article"&gt;17&lt;/ref-type&gt;&lt;contributors&gt;&lt;authors&gt;&lt;author&gt;Almeida, F. A.&lt;/author&gt;&lt;author&gt;Shetterly, S.&lt;/author&gt;&lt;author&gt;Smith-Ray, R. L.&lt;/author&gt;&lt;author&gt;Estabrooks, P. A.&lt;/author&gt;&lt;/authors&gt;&lt;/contributors&gt;&lt;auth-address&gt;Virginia Polytechnic Institute and State University, Human Nutrition, Foods, and Exercise, VT Riverside, Roanoke, VA 24016, USA. falmeida@vt.edu&lt;/auth-address&gt;&lt;titles&gt;&lt;title&gt;Reach and effectiveness of a weight loss intervention in patients with prediabetes in Colorado&lt;/title&gt;&lt;secondary-title&gt;Prev Chronic Dis&lt;/secondary-title&gt;&lt;/titles&gt;&lt;periodical&gt;&lt;full-title&gt;Prev Chronic Dis&lt;/full-title&gt;&lt;/periodical&gt;&lt;pages&gt;A103&lt;/pages&gt;&lt;volume&gt;7&lt;/volume&gt;&lt;number&gt;5&lt;/number&gt;&lt;edition&gt;2010/08/18&lt;/edition&gt;&lt;keywords&gt;&lt;keyword&gt;Colorado&lt;/keyword&gt;&lt;keyword&gt;*Diet, Reducing&lt;/keyword&gt;&lt;keyword&gt;*Health Behavior&lt;/keyword&gt;&lt;keyword&gt;Humans&lt;/keyword&gt;&lt;keyword&gt;Patient Education as Topic/methods&lt;/keyword&gt;&lt;keyword&gt;Prediabetic State/*therapy&lt;/keyword&gt;&lt;keyword&gt;Time Factors&lt;/keyword&gt;&lt;keyword&gt;Treatment Outcome&lt;/keyword&gt;&lt;keyword&gt;*Weight Loss&lt;/keyword&gt;&lt;/keywords&gt;&lt;dates&gt;&lt;year&gt;2010&lt;/year&gt;&lt;pub-dates&gt;&lt;date&gt;Sep&lt;/date&gt;&lt;/pub-dates&gt;&lt;/dates&gt;&lt;isbn&gt;1545-1151 (Electronic)&lt;/isbn&gt;&lt;accession-num&gt;20712930&lt;/accession-num&gt;&lt;urls&gt;&lt;related-urls&gt;&lt;url&gt;http://www.ncbi.nlm.nih.gov/pubmed/20712930&lt;/url&gt;&lt;url&gt;http://www.ncbi.nlm.nih.gov/pmc/articles/PMC2938397/pdf/PCD75A103.pdf&lt;/url&gt;&lt;/related-urls&gt;&lt;/urls&gt;&lt;custom2&gt;2938397&lt;/custom2&gt;&lt;electronic-resource-num&gt;A103 [pii]&lt;/electronic-resource-num&gt;&lt;language&gt;eng&lt;/language&gt;&lt;/record&gt;&lt;/Cite&gt;&lt;/EndNote&gt;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2.4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82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8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70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9.8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 xml:space="preserve">Bernstein (2014) 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ZXJuc3RlaW48L0F1dGhvcj48WWVhcj4yMDE0PC9ZZWFy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ZXJuc3RlaW48L0F1dGhvcj48WWVhcj4yMDE0PC9ZZWFy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5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 xml:space="preserve"> - 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4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7.2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.5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Boltri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08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x0cmk8L0F1dGhvcj48WWVhcj4yMDA4PC9ZZWFyPjxS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x0cmk8L0F1dGhvcj48WWVhcj4yMDA4PC9ZZWFyPjxS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6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2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2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1.6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7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Boltri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11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x0cmk8L0F1dGhvcj48WWVhcj4yMDExPC9ZZWFyPjxS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2x0cmk8L0F1dGhvcj48WWVhcj4yMDExPC9ZZWFyPjxS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7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7.2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7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0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3.2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Camp(2014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W1wPC9BdXRob3I+PFllYXI+MjAxMzwvWWVhcj48UmVj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W1wPC9BdXRob3I+PFllYXI+MjAxMzwvWWVhcj48UmVj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8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2.2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09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5.8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4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9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DavisSmith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07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YXZpcy1TbWl0aDwvQXV0aG9yPjxZZWFyPjIwMDc8L1ll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YXZpcy1TbWl0aDwvQXV0aG9yPjxZZWFyPjIwMDc8L1ll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9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5.9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0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5.7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Estabrooks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08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Fc3RhYnJvb2tzPC9BdXRob3I+PFllYXI+MjAwODwvWWVh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Fc3RhYnJvb2tzPC9BdXRob3I+PFllYXI+MjAwODwvWWVh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0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7.8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9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8.2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9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i</w:t>
            </w:r>
            <w:proofErr w:type="spellEnd"/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1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Faridi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10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YXJpZGk8L0F1dGhvcj48WWVhcj4yMDEwPC9ZZWFyPjxS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YXJpZGk8L0F1dGhvcj48WWVhcj4yMDEwPC9ZZWFyPjxS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1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9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1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5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3.8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variable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i</w:t>
            </w:r>
            <w:proofErr w:type="spellEnd"/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Fukuoka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Wt1b2thPC9BdXRob3I+PFllYXI+MjAxNTwvWWVhcj48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GdWt1b2thPC9BdXRob3I+PFllYXI+MjAxNTwvWWVhcj48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2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7.1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3.3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3.3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2.2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3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Harwell (2011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XJ3ZWxsPC9BdXRob3I+PFllYXI+MjAxMTwvWWVhcj48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XJ3ZWxsPC9BdXRob3I+PFllYXI+MjAxMTwvWWVhcj48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3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989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9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4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 xml:space="preserve">Islam (Korean) 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c2xhbTwvQXV0aG9yPjxZZWFyPjIwMTM8L1llYXI+PFJl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c2xhbTwvQXV0aG9yPjxZZWFyPjIwMTM8L1llYXI+PFJl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4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1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5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2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4.1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5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 xml:space="preserve">Islam (Sikh) 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c2xhbTwvQXV0aG9yPjxZZWFyPjIwMTQ8L1llYXI+PFJl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Jc2xhbTwvQXV0aG9yPjxZZWFyPjIwMTQ8L1llYXI+PFJl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5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6.3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76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.9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8.2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Jaber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10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YWJlcjwvQXV0aG9yPjxZZWFyPjIwMTE8L1llYXI+PFJl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YWJlcjwvQXV0aG9yPjxZZWFyPjIwMTE8L1llYXI+PFJl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6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7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71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7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4.3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7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Jiang  (2013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aWFuZzwvQXV0aG9yPjxZZWFyPjIwMTM8L1llYXI+PFJl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KaWFuZzwvQXV0aG9yPjxZZWFyPjIwMTM8L1llYXI+PFJl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7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6.6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553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5.5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5.8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6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8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tabs>
                <w:tab w:val="left" w:pos="1568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Katula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11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Katula&lt;/Author&gt;&lt;Year&gt;2011&lt;/Year&gt;&lt;RecNum&gt;46&lt;/RecNum&gt;&lt;DisplayText&gt;&lt;style face="superscript"&gt;18&lt;/style&gt;&lt;/DisplayText&gt;&lt;record&gt;&lt;rec-number&gt;46&lt;/rec-number&gt;&lt;foreign-keys&gt;&lt;key app="EN" db-id="9r25ddx9m2r996ezat6xtfa2pzerdr959awf" timestamp="1426458572"&gt;46&lt;/key&gt;&lt;/foreign-keys&gt;&lt;ref-type name="Electronic Article"&gt;43&lt;/ref-type&gt;&lt;contributors&gt;&lt;authors&gt;&lt;author&gt;Katula, J. A.&lt;/author&gt;&lt;author&gt;Vitolins, M. Z.&lt;/author&gt;&lt;author&gt;Rosenberger, E. L.&lt;/author&gt;&lt;author&gt;Blackwell, C. S.&lt;/author&gt;&lt;author&gt;Morgan, T. M.&lt;/author&gt;&lt;author&gt;Lawlor, M. S.&lt;/author&gt;&lt;author&gt;Goff, D. C.&lt;/author&gt;&lt;/authors&gt;&lt;/contributors&gt;&lt;titles&gt;&lt;title&gt;One-year results of a community-based translation of the Diabetes Prevention Program: Healthy-Living Partnerships to Prevent Diabetes (HELP PD) Project&lt;/title&gt;&lt;secondary-title&gt;Diabetes Care&lt;/secondary-title&gt;&lt;/titles&gt;&lt;periodical&gt;&lt;full-title&gt;Diabetes Care&lt;/full-title&gt;&lt;abbr-1&gt;Diabetes care&lt;/abbr-1&gt;&lt;/periodical&gt;&lt;pages&gt;1451-7&lt;/pages&gt;&lt;number&gt;7&lt;/number&gt;&lt;keywords&gt;&lt;keyword&gt;Blood Glucose [metabolism]&lt;/keyword&gt;&lt;keyword&gt;Community Health Workers&lt;/keyword&gt;&lt;keyword&gt;Diabetes Mellitus, Type 2 [prevention &amp;amp; control]&lt;/keyword&gt;&lt;keyword&gt;Health Promotion [methods]&lt;/keyword&gt;&lt;keyword&gt;Insulin Resistance&lt;/keyword&gt;&lt;keyword&gt;Life Style&lt;/keyword&gt;&lt;keyword&gt;Obesity [therapy]&lt;/keyword&gt;&lt;keyword&gt;Patient Education as Topic&lt;/keyword&gt;&lt;keyword&gt;Prediabetic State [therapy]&lt;/keyword&gt;&lt;keyword&gt;Weight Loss&lt;/keyword&gt;&lt;keyword&gt;Aged[checkword]&lt;/keyword&gt;&lt;keyword&gt;Female[checkword]&lt;/keyword&gt;&lt;keyword&gt;Humans[checkword]&lt;/keyword&gt;&lt;keyword&gt;Male[checkword]&lt;/keyword&gt;&lt;keyword&gt;Middle Aged[checkword]&lt;/keyword&gt;&lt;/keywords&gt;&lt;dates&gt;&lt;year&gt;2011&lt;/year&gt;&lt;/dates&gt;&lt;accession-num&gt;CN-00799911&lt;/accession-num&gt;&lt;urls&gt;&lt;related-urls&gt;&lt;url&gt;http://onlinelibrary.wiley.com/o/cochrane/clcentral/articles/911/CN-00799911/frame.html&lt;/url&gt;&lt;/related-urls&gt;&lt;/urls&gt;&lt;electronic-resource-num&gt;10.2337/dc10-2115&lt;/electronic-resource-num&gt;&lt;/record&gt;&lt;/Cite&gt;&lt;/EndNote&gt;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8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ab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7.3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51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3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73.5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2.81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19a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Kramer(2009)  phase 1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cmFtZXI8L0F1dGhvcj48WWVhcj4yMDA5PC9ZZWFyPjxS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cmFtZXI8L0F1dGhvcj48WWVhcj4yMDA5PC9ZZWFyPjxS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9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2.9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1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8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73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6.6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9b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Kramer(2009) phase 2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cmFtZXI8L0F1dGhvcj48WWVhcj4yMDA5PC9ZZWFyPjxS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cmFtZXI8L0F1dGhvcj48WWVhcj4yMDA5PC9ZZWFyPjxS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19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7.2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2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1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00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4.6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0a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Kramer(2010) DVD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Kramer&lt;/Author&gt;&lt;Year&gt;2010&lt;/Year&gt;&lt;RecNum&gt;48&lt;/RecNum&gt;&lt;DisplayText&gt;&lt;style face="superscript"&gt;20&lt;/style&gt;&lt;/DisplayText&gt;&lt;record&gt;&lt;rec-number&gt;48&lt;/rec-number&gt;&lt;foreign-keys&gt;&lt;key app="EN" db-id="9r25ddx9m2r996ezat6xtfa2pzerdr959awf" timestamp="1426458572"&gt;48&lt;/key&gt;&lt;/foreign-keys&gt;&lt;ref-type name="Journal Article"&gt;17&lt;/ref-type&gt;&lt;contributors&gt;&lt;authors&gt;&lt;author&gt;Kramer, M. K.&lt;/author&gt;&lt;author&gt;Kriska, A. M.&lt;/author&gt;&lt;author&gt;Venditti, E. M.&lt;/author&gt;&lt;author&gt;Semler, L. N.&lt;/author&gt;&lt;author&gt;Miller, R. G.&lt;/author&gt;&lt;author&gt;McDonald, T.&lt;/author&gt;&lt;author&gt;Siminerio, L. M.&lt;/author&gt;&lt;author&gt;Orchard, T. J.&lt;/author&gt;&lt;/authors&gt;&lt;/contributors&gt;&lt;auth-address&gt;University of Pittsburgh, Graduate School of Public Health, Pittsburgh, PA 15213, USA. mkk3@pitt.edu&lt;/auth-address&gt;&lt;titles&gt;&lt;title&gt;A novel approach to diabetes prevention: evaluation of the Group Lifestyle Balance program delivered via DVD&lt;/title&gt;&lt;secondary-title&gt;Diabetes Res Clin Pract&lt;/secondary-title&gt;&lt;/titles&gt;&lt;periodical&gt;&lt;full-title&gt;Diabetes Res Clin Pract&lt;/full-title&gt;&lt;/periodical&gt;&lt;pages&gt;e60-3&lt;/pages&gt;&lt;volume&gt;90&lt;/volume&gt;&lt;number&gt;3&lt;/number&gt;&lt;edition&gt;2010/09/25&lt;/edition&gt;&lt;keywords&gt;&lt;keyword&gt;Diabetes Mellitus, Type 2/*prevention &amp;amp; control&lt;/keyword&gt;&lt;keyword&gt;Humans&lt;/keyword&gt;&lt;keyword&gt;*Life Style&lt;/keyword&gt;&lt;keyword&gt;Middle Aged&lt;/keyword&gt;&lt;keyword&gt;Patient Education as Topic&lt;/keyword&gt;&lt;keyword&gt;Pilot Projects&lt;/keyword&gt;&lt;keyword&gt;Risk Reduction Behavior&lt;/keyword&gt;&lt;keyword&gt;*Videodisc Recording&lt;/keyword&gt;&lt;keyword&gt;Weight Loss&lt;/keyword&gt;&lt;/keywords&gt;&lt;dates&gt;&lt;year&gt;2010&lt;/year&gt;&lt;pub-dates&gt;&lt;date&gt;Dec&lt;/date&gt;&lt;/pub-dates&gt;&lt;/dates&gt;&lt;isbn&gt;1872-8227 (Electronic)&amp;#xD;0168-8227 (Linking)&lt;/isbn&gt;&lt;accession-num&gt;20863586&lt;/accession-num&gt;&lt;urls&gt;&lt;related-urls&gt;&lt;url&gt;http://www.ncbi.nlm.nih.gov/pubmed/20863586&lt;/url&gt;&lt;/related-urls&gt;&lt;/urls&gt;&lt;electronic-resource-num&gt;10.1016/j.diabres.2010.08.013&amp;#xD;S0168-8227(10)00403-1 [pii]&lt;/electronic-resource-num&gt;&lt;language&gt;eng&lt;/language&gt;&lt;/record&gt;&lt;/Cite&gt;&lt;/EndNote&gt;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0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7.3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2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9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83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2.85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i</w:t>
            </w:r>
            <w:proofErr w:type="spellEnd"/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0b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Kramer(2010)GROUP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cmFtZXI8L0F1dGhvcj48WWVhcj4yMDEwPC9ZZWFyPjxS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cmFtZXI8L0F1dGhvcj48WWVhcj4yMDEwPC9ZZWFyPjxS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0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1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6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9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83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5.09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1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Kramer(2011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cmFtZXI8L0F1dGhvcj48WWVhcj4yMDExPC9ZZWFyPjxS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cmFtZXI8L0F1dGhvcj48WWVhcj4yMDExPC9ZZWFyPjxS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1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3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81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.3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96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7.1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2a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Ma (2013) coach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a&lt;/Author&gt;&lt;Year&gt;2013&lt;/Year&gt;&lt;RecNum&gt;51&lt;/RecNum&gt;&lt;DisplayText&gt;&lt;style face="superscript"&gt;22&lt;/style&gt;&lt;/DisplayText&gt;&lt;record&gt;&lt;rec-number&gt;51&lt;/rec-number&gt;&lt;foreign-keys&gt;&lt;key app="EN" db-id="9r25ddx9m2r996ezat6xtfa2pzerdr959awf" timestamp="1426458573"&gt;51&lt;/key&gt;&lt;/foreign-keys&gt;&lt;ref-type name="Journal Article"&gt;17&lt;/ref-type&gt;&lt;contributors&gt;&lt;authors&gt;&lt;author&gt;Ma, J.&lt;/author&gt;&lt;author&gt;Yank, V.&lt;/author&gt;&lt;author&gt;Xiao, L.&lt;/author&gt;&lt;author&gt;Lavori, P. W.&lt;/author&gt;&lt;author&gt;Wilson, S. R.&lt;/author&gt;&lt;author&gt;Rosas, L. G.&lt;/author&gt;&lt;author&gt;Stafford, R. S.&lt;/author&gt;&lt;/authors&gt;&lt;/contributors&gt;&lt;auth-address&gt;Department of Health Services Research, Palo Alto Medical Foundation Research Institute, Palo Alto, CA 94301, USA. maj@pamfri.org&lt;/auth-address&gt;&lt;titles&gt;&lt;title&gt;Translating the Diabetes Prevention Program lifestyle intervention for weight loss into primary care: a randomized trial&lt;/title&gt;&lt;secondary-title&gt;JAMA Intern Med&lt;/secondary-title&gt;&lt;/titles&gt;&lt;periodical&gt;&lt;full-title&gt;JAMA Intern Med&lt;/full-title&gt;&lt;/periodical&gt;&lt;pages&gt;113-21&lt;/pages&gt;&lt;volume&gt;173&lt;/volume&gt;&lt;number&gt;2&lt;/number&gt;&lt;edition&gt;2012/12/12&lt;/edition&gt;&lt;keywords&gt;&lt;keyword&gt;Adult&lt;/keyword&gt;&lt;keyword&gt;Aged&lt;/keyword&gt;&lt;keyword&gt;Diabetes Mellitus/ prevention &amp;amp; control&lt;/keyword&gt;&lt;keyword&gt;Female&lt;/keyword&gt;&lt;keyword&gt;Humans&lt;/keyword&gt;&lt;keyword&gt;Male&lt;/keyword&gt;&lt;keyword&gt;Metabolic Syndrome X/therapy&lt;/keyword&gt;&lt;keyword&gt;Middle Aged&lt;/keyword&gt;&lt;keyword&gt;Patient Acceptance of Health Care/statistics &amp;amp; numerical data&lt;/keyword&gt;&lt;keyword&gt;Primary Health Care&lt;/keyword&gt;&lt;keyword&gt;Risk Factors&lt;/keyword&gt;&lt;keyword&gt;Risk Reduction Behavior&lt;/keyword&gt;&lt;keyword&gt;Self Care&lt;/keyword&gt;&lt;keyword&gt;Videodisc Recording&lt;/keyword&gt;&lt;keyword&gt;Weight Reduction Programs&lt;/keyword&gt;&lt;/keywords&gt;&lt;dates&gt;&lt;year&gt;2013&lt;/year&gt;&lt;pub-dates&gt;&lt;date&gt;Jan 28&lt;/date&gt;&lt;/pub-dates&gt;&lt;/dates&gt;&lt;isbn&gt;2168-6114 (Electronic)&amp;#xD;2168-6106 (Linking)&lt;/isbn&gt;&lt;accession-num&gt;23229846&lt;/accession-num&gt;&lt;urls&gt;&lt;/urls&gt;&lt;electronic-resource-num&gt;10.1001/2013.jamainternmed.987&lt;/electronic-resource-num&gt;&lt;remote-database-provider&gt;NLM&lt;/remote-database-provider&gt;&lt;language&gt;eng&lt;/language&gt;&lt;/record&gt;&lt;/Cite&gt;&lt;/EndNote&gt;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2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4.6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79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1.9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77.2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1.8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5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2b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Ma (2013) internet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a&lt;/Author&gt;&lt;Year&gt;2013&lt;/Year&gt;&lt;RecNum&gt;51&lt;/RecNum&gt;&lt;DisplayText&gt;&lt;style face="superscript"&gt;22&lt;/style&gt;&lt;/DisplayText&gt;&lt;record&gt;&lt;rec-number&gt;51&lt;/rec-number&gt;&lt;foreign-keys&gt;&lt;key app="EN" db-id="9r25ddx9m2r996ezat6xtfa2pzerdr959awf" timestamp="1426458573"&gt;51&lt;/key&gt;&lt;/foreign-keys&gt;&lt;ref-type name="Journal Article"&gt;17&lt;/ref-type&gt;&lt;contributors&gt;&lt;authors&gt;&lt;author&gt;Ma, J.&lt;/author&gt;&lt;author&gt;Yank, V.&lt;/author&gt;&lt;author&gt;Xiao, L.&lt;/author&gt;&lt;author&gt;Lavori, P. W.&lt;/author&gt;&lt;author&gt;Wilson, S. R.&lt;/author&gt;&lt;author&gt;Rosas, L. G.&lt;/author&gt;&lt;author&gt;Stafford, R. S.&lt;/author&gt;&lt;/authors&gt;&lt;/contributors&gt;&lt;auth-address&gt;Department of Health Services Research, Palo Alto Medical Foundation Research Institute, Palo Alto, CA 94301, USA. maj@pamfri.org&lt;/auth-address&gt;&lt;titles&gt;&lt;title&gt;Translating the Diabetes Prevention Program lifestyle intervention for weight loss into primary care: a randomized trial&lt;/title&gt;&lt;secondary-title&gt;JAMA Intern Med&lt;/secondary-title&gt;&lt;/titles&gt;&lt;periodical&gt;&lt;full-title&gt;JAMA Intern Med&lt;/full-title&gt;&lt;/periodical&gt;&lt;pages&gt;113-21&lt;/pages&gt;&lt;volume&gt;173&lt;/volume&gt;&lt;number&gt;2&lt;/number&gt;&lt;edition&gt;2012/12/12&lt;/edition&gt;&lt;keywords&gt;&lt;keyword&gt;Adult&lt;/keyword&gt;&lt;keyword&gt;Aged&lt;/keyword&gt;&lt;keyword&gt;Diabetes Mellitus/ prevention &amp;amp; control&lt;/keyword&gt;&lt;keyword&gt;Female&lt;/keyword&gt;&lt;keyword&gt;Humans&lt;/keyword&gt;&lt;keyword&gt;Male&lt;/keyword&gt;&lt;keyword&gt;Metabolic Syndrome X/therapy&lt;/keyword&gt;&lt;keyword&gt;Middle Aged&lt;/keyword&gt;&lt;keyword&gt;Patient Acceptance of Health Care/statistics &amp;amp; numerical data&lt;/keyword&gt;&lt;keyword&gt;Primary Health Care&lt;/keyword&gt;&lt;keyword&gt;Risk Factors&lt;/keyword&gt;&lt;keyword&gt;Risk Reduction Behavior&lt;/keyword&gt;&lt;keyword&gt;Self Care&lt;/keyword&gt;&lt;keyword&gt;Videodisc Recording&lt;/keyword&gt;&lt;keyword&gt;Weight Reduction Programs&lt;/keyword&gt;&lt;/keywords&gt;&lt;dates&gt;&lt;year&gt;2013&lt;/year&gt;&lt;pub-dates&gt;&lt;date&gt;Jan 28&lt;/date&gt;&lt;/pub-dates&gt;&lt;/dates&gt;&lt;isbn&gt;2168-6114 (Electronic)&amp;#xD;2168-6106 (Linking)&lt;/isbn&gt;&lt;accession-num&gt;23229846&lt;/accession-num&gt;&lt;urls&gt;&lt;/urls&gt;&lt;electronic-resource-num&gt;10.1001/2013.jamainternmed.987&lt;/electronic-resource-num&gt;&lt;remote-database-provider&gt;NLM&lt;/remote-database-provider&gt;&lt;language&gt;eng&lt;/language&gt;&lt;/record&gt;&lt;/Cite&gt;&lt;/EndNote&gt;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2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1.8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81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4.3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79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1.7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5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i</w:t>
            </w:r>
            <w:proofErr w:type="spellEnd"/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3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tabs>
                <w:tab w:val="right" w:pos="2283"/>
              </w:tabs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Matvienko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09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R2aWVua288L0F1dGhvcj48WWVhcj4yMDA5PC9ZZWFy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R2aWVua288L0F1dGhvcj48WWVhcj4yMDA5PC9ZZWFy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3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5.7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1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9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94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6.1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i</w:t>
            </w:r>
            <w:proofErr w:type="spellEnd"/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Mau(2010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U8L0F1dGhvcj48WWVhcj4yMDEwPC9ZZWFyPjxSZWNO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U8L0F1dGhvcj48WWVhcj4yMDEwPC9ZZWFyPjxSZWNO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4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9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39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7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9.1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5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McBride(2008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0JyaWRlPC9BdXRob3I+PFllYXI+MjAwODwvWWVhcj48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0JyaWRlPC9BdXRob3I+PFllYXI+MjAwODwvWWVhcj48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5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1.9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1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00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7.4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6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McTigue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09) internet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1RpZ3VlPC9BdXRob3I+PFllYXI+MjAwOTwvWWVhcj48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1RpZ3VlPC9BdXRob3I+PFllYXI+MjAwOTwvWWVhcj48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6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1.9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4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86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6.4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7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McTigue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09) Willow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cTigue&lt;/Author&gt;&lt;Year&gt;2009&lt;/Year&gt;&lt;RecNum&gt;55&lt;/RecNum&gt;&lt;DisplayText&gt;&lt;style face="superscript"&gt;27&lt;/style&gt;&lt;/DisplayText&gt;&lt;record&gt;&lt;rec-number&gt;55&lt;/rec-number&gt;&lt;foreign-keys&gt;&lt;key app="EN" db-id="9r25ddx9m2r996ezat6xtfa2pzerdr959awf" timestamp="1426458573"&gt;55&lt;/key&gt;&lt;/foreign-keys&gt;&lt;ref-type name="Journal Article"&gt;17&lt;/ref-type&gt;&lt;contributors&gt;&lt;authors&gt;&lt;author&gt;McTigue, K. M.&lt;/author&gt;&lt;author&gt;Conroy, M. B.&lt;/author&gt;&lt;author&gt;Bigi, L.&lt;/author&gt;&lt;author&gt;Murphy, C.&lt;/author&gt;&lt;author&gt;McNeil, M.&lt;/author&gt;&lt;/authors&gt;&lt;/contributors&gt;&lt;auth-address&gt;University of Pittsburgh, Department of Medicine, Pittsburgh, Pennsylvania, USA. mctiguekm@upmc.edu&lt;/auth-address&gt;&lt;titles&gt;&lt;title&gt;Weight loss through living well: translating an effective lifestyle intervention into clinical practice&lt;/title&gt;&lt;secondary-title&gt;Diabetes Educ&lt;/secondary-title&gt;&lt;/titles&gt;&lt;periodical&gt;&lt;full-title&gt;Diabetes Educ&lt;/full-title&gt;&lt;/periodical&gt;&lt;pages&gt;199-204, 208&lt;/pages&gt;&lt;volume&gt;35&lt;/volume&gt;&lt;number&gt;2&lt;/number&gt;&lt;edition&gt;2009/03/27&lt;/edition&gt;&lt;keywords&gt;&lt;keyword&gt;Counseling&lt;/keyword&gt;&lt;keyword&gt;Evidence-Based Medicine&lt;/keyword&gt;&lt;keyword&gt;Female&lt;/keyword&gt;&lt;keyword&gt;Humans&lt;/keyword&gt;&lt;keyword&gt;*Life Style&lt;/keyword&gt;&lt;keyword&gt;Male&lt;/keyword&gt;&lt;keyword&gt;Middle Aged&lt;/keyword&gt;&lt;keyword&gt;Obesity/psychology/*rehabilitation&lt;/keyword&gt;&lt;keyword&gt;*Weight Loss&lt;/keyword&gt;&lt;/keywords&gt;&lt;dates&gt;&lt;year&gt;2009&lt;/year&gt;&lt;pub-dates&gt;&lt;date&gt;Mar-Apr&lt;/date&gt;&lt;/pub-dates&gt;&lt;/dates&gt;&lt;isbn&gt;0145-7217 (Print)&amp;#xD;0145-7217 (Linking)&lt;/isbn&gt;&lt;accession-num&gt;19321806&lt;/accession-num&gt;&lt;urls&gt;&lt;related-urls&gt;&lt;url&gt;http://www.ncbi.nlm.nih.gov/pubmed/19321806&lt;/url&gt;&lt;/related-urls&gt;&lt;/urls&gt;&lt;electronic-resource-num&gt;10.1177/0145721709332815&amp;#xD;35/2/199 [pii]&lt;/electronic-resource-num&gt;&lt;language&gt;eng&lt;/language&gt;&lt;/record&gt;&lt;/Cite&gt;&lt;/EndNote&gt;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7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3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81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7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86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8.89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8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Ockene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12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PY2tlbmU8L0F1dGhvcj48WWVhcj4yMDEyPC9ZZWFyPjxS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PY2tlbmU8L0F1dGhvcj48WWVhcj4yMDEyPC9ZZWFyPjxS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8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2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2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8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3.57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9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Pagoto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08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Pagoto&lt;/Author&gt;&lt;Year&gt;2008&lt;/Year&gt;&lt;RecNum&gt;57&lt;/RecNum&gt;&lt;DisplayText&gt;&lt;style face="superscript"&gt;29&lt;/style&gt;&lt;/DisplayText&gt;&lt;record&gt;&lt;rec-number&gt;57&lt;/rec-number&gt;&lt;foreign-keys&gt;&lt;key app="EN" db-id="9r25ddx9m2r996ezat6xtfa2pzerdr959awf" timestamp="1426458573"&gt;57&lt;/key&gt;&lt;/foreign-keys&gt;&lt;ref-type name="Journal Article"&gt;17&lt;/ref-type&gt;&lt;contributors&gt;&lt;authors&gt;&lt;author&gt;Pagoto, S. L.&lt;/author&gt;&lt;author&gt;Kantor, L.&lt;/author&gt;&lt;author&gt;Bodenlos, J. S.&lt;/author&gt;&lt;author&gt;Gitkind, M.&lt;/author&gt;&lt;author&gt;Ma, Y.&lt;/author&gt;&lt;/authors&gt;&lt;/contributors&gt;&lt;auth-address&gt;Department of Medicine, Division of Preventive and Behavioral Medicine, University of Massachusetts Medical School, MA, USA. Sherry.pagoto@umassmed.edu&lt;/auth-address&gt;&lt;titles&gt;&lt;title&gt;Translating the diabetes prevention program into a hospital-based weight loss program&lt;/title&gt;&lt;secondary-title&gt;Health Psychol&lt;/secondary-title&gt;&lt;/titles&gt;&lt;periodical&gt;&lt;full-title&gt;Health Psychol&lt;/full-title&gt;&lt;/periodical&gt;&lt;pages&gt;S91-8&lt;/pages&gt;&lt;volume&gt;27&lt;/volume&gt;&lt;number&gt;1 Suppl&lt;/number&gt;&lt;edition&gt;2008/03/08&lt;/edition&gt;&lt;keywords&gt;&lt;keyword&gt;Adult&lt;/keyword&gt;&lt;keyword&gt;Diabetes Mellitus/*prevention &amp;amp; control&lt;/keyword&gt;&lt;keyword&gt;Diffusion of Innovation&lt;/keyword&gt;&lt;keyword&gt;Female&lt;/keyword&gt;&lt;keyword&gt;Health Promotion/*organization &amp;amp; administration&lt;/keyword&gt;&lt;keyword&gt;*Hospitals&lt;/keyword&gt;&lt;keyword&gt;Humans&lt;/keyword&gt;&lt;keyword&gt;Male&lt;/keyword&gt;&lt;keyword&gt;Massachusetts&lt;/keyword&gt;&lt;keyword&gt;Middle Aged&lt;/keyword&gt;&lt;keyword&gt;*Risk Reduction Behavior&lt;/keyword&gt;&lt;keyword&gt;*Weight Loss&lt;/keyword&gt;&lt;/keywords&gt;&lt;dates&gt;&lt;year&gt;2008&lt;/year&gt;&lt;pub-dates&gt;&lt;date&gt;Jan&lt;/date&gt;&lt;/pub-dates&gt;&lt;/dates&gt;&lt;isbn&gt;0278-6133 (Print)&amp;#xD;0278-6133 (Linking)&lt;/isbn&gt;&lt;accession-num&gt;18248110&lt;/accession-num&gt;&lt;urls&gt;&lt;related-urls&gt;&lt;url&gt;http://www.ncbi.nlm.nih.gov/pubmed/18248110&lt;/url&gt;&lt;/related-urls&gt;&lt;/urls&gt;&lt;electronic-resource-num&gt;10.1037/0278-6133.27.1.S91&amp;#xD;2008-00684-011 [pii]&lt;/electronic-resource-num&gt;&lt;language&gt;eng&lt;/language&gt;&lt;/record&gt;&lt;/Cite&gt;&lt;/EndNote&gt;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29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8.7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18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8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90.7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3.3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Parikh(2010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Parikh&lt;/Author&gt;&lt;Year&gt;2010&lt;/Year&gt;&lt;RecNum&gt;58&lt;/RecNum&gt;&lt;DisplayText&gt;&lt;style face="superscript"&gt;30&lt;/style&gt;&lt;/DisplayText&gt;&lt;record&gt;&lt;rec-number&gt;58&lt;/rec-number&gt;&lt;foreign-keys&gt;&lt;key app="EN" db-id="9r25ddx9m2r996ezat6xtfa2pzerdr959awf" timestamp="1426458573"&gt;58&lt;/key&gt;&lt;/foreign-keys&gt;&lt;ref-type name="Journal Article"&gt;17&lt;/ref-type&gt;&lt;contributors&gt;&lt;authors&gt;&lt;author&gt;Parikh, P.&lt;/author&gt;&lt;author&gt;Simon, E. P.&lt;/author&gt;&lt;author&gt;Fei, K.&lt;/author&gt;&lt;author&gt;Looker, H.&lt;/author&gt;&lt;author&gt;Goytia, C.&lt;/author&gt;&lt;author&gt;Horowitz, C. R.&lt;/author&gt;&lt;/authors&gt;&lt;/contributors&gt;&lt;auth-address&gt;Department of Health Evidence and Policy, Mount Sinai School of Medicine, New York, NY 10029, USA.&lt;/auth-address&gt;&lt;titles&gt;&lt;title&gt;Results of a pilot diabetes prevention intervention in East Harlem, New York City: Project HEED&lt;/title&gt;&lt;secondary-title&gt;Am J Public Health&lt;/secondary-title&gt;&lt;/titles&gt;&lt;periodical&gt;&lt;full-title&gt;Am J Public Health&lt;/full-title&gt;&lt;abbr-1&gt;American journal of public health&lt;/abbr-1&gt;&lt;/periodical&gt;&lt;pages&gt;S232-9&lt;/pages&gt;&lt;volume&gt;100 Suppl 1&lt;/volume&gt;&lt;edition&gt;2010/02/12&lt;/edition&gt;&lt;keywords&gt;&lt;keyword&gt;Aged&lt;/keyword&gt;&lt;keyword&gt;Community-Based Participatory Research&lt;/keyword&gt;&lt;keyword&gt;Cooperative Behavior&lt;/keyword&gt;&lt;keyword&gt;Diabetes Mellitus/ethnology/*prevention &amp;amp; control&lt;/keyword&gt;&lt;keyword&gt;Female&lt;/keyword&gt;&lt;keyword&gt;Focus Groups&lt;/keyword&gt;&lt;keyword&gt;Humans&lt;/keyword&gt;&lt;keyword&gt;Interviews as Topic&lt;/keyword&gt;&lt;keyword&gt;Male&lt;/keyword&gt;&lt;keyword&gt;Middle Aged&lt;/keyword&gt;&lt;keyword&gt;New York City&lt;/keyword&gt;&lt;keyword&gt;*Pilot Projects&lt;/keyword&gt;&lt;keyword&gt;Program Evaluation&lt;/keyword&gt;&lt;/keywords&gt;&lt;dates&gt;&lt;year&gt;2010&lt;/year&gt;&lt;pub-dates&gt;&lt;date&gt;Apr 1&lt;/date&gt;&lt;/pub-dates&gt;&lt;/dates&gt;&lt;isbn&gt;1541-0048 (Electronic)&amp;#xD;0090-0036 (Linking)&lt;/isbn&gt;&lt;accession-num&gt;20147680&lt;/accession-num&gt;&lt;urls&gt;&lt;related-urls&gt;&lt;url&gt;http://www.ncbi.nlm.nih.gov/pubmed/20147680&lt;/url&gt;&lt;/related-urls&gt;&lt;/urls&gt;&lt;custom2&gt;2837455&lt;/custom2&gt;&lt;electronic-resource-num&gt;10.2105/AJPH.2009.170910&amp;#xD;AJPH.2009.170910 [pii]&lt;/electronic-resource-num&gt;&lt;language&gt;eng&lt;/language&gt;&lt;/record&gt;&lt;/Cite&gt;&lt;/EndNote&gt;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0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6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4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2.0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1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Ruggiero (2011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Ruggiero&lt;/Author&gt;&lt;Year&gt;2011&lt;/Year&gt;&lt;RecNum&gt;59&lt;/RecNum&gt;&lt;DisplayText&gt;&lt;style face="superscript"&gt;31&lt;/style&gt;&lt;/DisplayText&gt;&lt;record&gt;&lt;rec-number&gt;59&lt;/rec-number&gt;&lt;foreign-keys&gt;&lt;key app="EN" db-id="9r25ddx9m2r996ezat6xtfa2pzerdr959awf" timestamp="1426458573"&gt;59&lt;/key&gt;&lt;/foreign-keys&gt;&lt;ref-type name="Journal Article"&gt;17&lt;/ref-type&gt;&lt;contributors&gt;&lt;authors&gt;&lt;author&gt;Ruggiero, L.&lt;/author&gt;&lt;author&gt;Oros, S.&lt;/author&gt;&lt;author&gt;Choi, Y. K.&lt;/author&gt;&lt;/authors&gt;&lt;/contributors&gt;&lt;auth-address&gt;University of Illinois at Chicago, Chicago, Illinois, USA. lruggier@uic.edu&lt;/auth-address&gt;&lt;titles&gt;&lt;title&gt;Community-based translation of the diabetes prevention program&amp;apos;s lifestyle intervention in an underserved Latino population&lt;/title&gt;&lt;secondary-title&gt;Diabetes Educ&lt;/secondary-title&gt;&lt;/titles&gt;&lt;periodical&gt;&lt;full-title&gt;Diabetes Educ&lt;/full-title&gt;&lt;/periodical&gt;&lt;pages&gt;564-72&lt;/pages&gt;&lt;volume&gt;37&lt;/volume&gt;&lt;number&gt;4&lt;/number&gt;&lt;edition&gt;2011/06/22&lt;/edition&gt;&lt;keywords&gt;&lt;keyword&gt;Adolescent&lt;/keyword&gt;&lt;keyword&gt;Adult&lt;/keyword&gt;&lt;keyword&gt;Aged&lt;/keyword&gt;&lt;keyword&gt;Community Health Workers&lt;/keyword&gt;&lt;keyword&gt;Community-Based Participatory Research&lt;/keyword&gt;&lt;keyword&gt;Diabetes Mellitus/ethnology/ prevention &amp;amp; control&lt;/keyword&gt;&lt;keyword&gt;Female&lt;/keyword&gt;&lt;keyword&gt;Health Promotion/ methods&lt;/keyword&gt;&lt;keyword&gt;Hispanic Americans&lt;/keyword&gt;&lt;keyword&gt;Humans&lt;/keyword&gt;&lt;keyword&gt;Life Style&lt;/keyword&gt;&lt;keyword&gt;Male&lt;/keyword&gt;&lt;keyword&gt;Mass Screening&lt;/keyword&gt;&lt;keyword&gt;Middle Aged&lt;/keyword&gt;&lt;keyword&gt;Poverty Areas&lt;/keyword&gt;&lt;keyword&gt;Prospective Studies&lt;/keyword&gt;&lt;/keywords&gt;&lt;dates&gt;&lt;year&gt;2011&lt;/year&gt;&lt;pub-dates&gt;&lt;date&gt;Jul-Aug&lt;/date&gt;&lt;/pub-dates&gt;&lt;/dates&gt;&lt;isbn&gt;1554-6063 (Electronic)&amp;#xD;0145-7217 (Linking)&lt;/isbn&gt;&lt;accession-num&gt;21690435&lt;/accession-num&gt;&lt;urls&gt;&lt;/urls&gt;&lt;electronic-resource-num&gt;10.1177/0145721711411107&lt;/electronic-resource-num&gt;&lt;remote-database-provider&gt;NLM&lt;/remote-database-provider&gt;&lt;language&gt;eng&lt;/language&gt;&lt;/record&gt;&lt;/Cite&gt;&lt;/EndNote&gt;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1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7.9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9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7.2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1.19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2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Sattin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 xml:space="preserve"> (2014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XR0aW48L0F1dGhvcj48WWVhcj4yMDE0PC9ZZWFyPjxS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XR0aW48L0F1dGhvcj48WWVhcj4yMDE0PC9ZZWFyPjxS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2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6.5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04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.6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5.7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3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Seidel(2008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ZWlkZWw8L0F1dGhvcj48WWVhcj4yMDA4PC9ZZWFyPjxS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ZWlkZWw8L0F1dGhvcj48WWVhcj4yMDA4PC9ZZWFyPjxS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3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4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88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5.9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72.7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6.2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4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Sepah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 xml:space="preserve"> (2014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epah&lt;/Author&gt;&lt;Year&gt;2014&lt;/Year&gt;&lt;RecNum&gt;78&lt;/RecNum&gt;&lt;DisplayText&gt;&lt;style face="superscript"&gt;34&lt;/style&gt;&lt;/DisplayText&gt;&lt;record&gt;&lt;rec-number&gt;78&lt;/rec-number&gt;&lt;foreign-keys&gt;&lt;key app="EN" db-id="9r25ddx9m2r996ezat6xtfa2pzerdr959awf" timestamp="1434066934"&gt;78&lt;/key&gt;&lt;/foreign-keys&gt;&lt;ref-type name="Journal Article"&gt;17&lt;/ref-type&gt;&lt;contributors&gt;&lt;authors&gt;&lt;author&gt;Sepah, S. C.&lt;/author&gt;&lt;author&gt;Jiang, L.&lt;/author&gt;&lt;author&gt;Peters, A. L.&lt;/author&gt;&lt;/authors&gt;&lt;/contributors&gt;&lt;auth-address&gt;Omada Health, San Francisco, California (Dr Sepah)Department of Psychiatry, University of California San Francisco, San Francisco, California (Dr Sepah)Department of Epidemiology and Biostatistics, School of Rural Public Health, Texas A&amp;amp;M Health Science Center, College Station, Texas (Dr Jiang)Keck School of Medicine, University of Southern California, Los Angeles, California (Dr Peters) cameron.sepah@ucsf.edu.&amp;#xD;Omada Health, San Francisco, California (Dr Sepah)Department of Psychiatry, University of California San Francisco, San Francisco, California (Dr Sepah)Department of Epidemiology and Biostatistics, School of Rural Public Health, Texas A&amp;amp;M Health Science Center, College Station, Texas (Dr Jiang)Keck School of Medicine, University of Southern California, Los Angeles, California (Dr Peters).&lt;/auth-address&gt;&lt;titles&gt;&lt;title&gt;Translating the Diabetes Prevention Program into an Online Social Network: Validation against CDC Standards&lt;/title&gt;&lt;secondary-title&gt;Diabetes Educ&lt;/secondary-title&gt;&lt;alt-title&gt;The Diabetes educator&lt;/alt-title&gt;&lt;/titles&gt;&lt;periodical&gt;&lt;full-title&gt;Diabetes Educ&lt;/full-title&gt;&lt;/periodical&gt;&lt;pages&gt;435-443&lt;/pages&gt;&lt;volume&gt;40&lt;/volume&gt;&lt;number&gt;4&lt;/number&gt;&lt;dates&gt;&lt;year&gt;2014&lt;/year&gt;&lt;pub-dates&gt;&lt;date&gt;Apr 10&lt;/date&gt;&lt;/pub-dates&gt;&lt;/dates&gt;&lt;isbn&gt;1554-6063 (Electronic)&amp;#xD;0145-7217 (Linking)&lt;/isbn&gt;&lt;accession-num&gt;24723130&lt;/accession-num&gt;&lt;urls&gt;&lt;related-urls&gt;&lt;url&gt;http://www.ncbi.nlm.nih.gov/pubmed/24723130&lt;/url&gt;&lt;/related-urls&gt;&lt;/urls&gt;&lt;electronic-resource-num&gt;10.1177/0145721714531339&lt;/electronic-resource-num&gt;&lt;/record&gt;&lt;/Cite&gt;&lt;/EndNote&gt;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4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3.9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87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5.1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1.1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6.7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i</w:t>
            </w:r>
            <w:proofErr w:type="spellEnd"/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5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Srebnik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cmVibmlrPC9BdXRob3I+PFllYXI+MjAxNTwvWWVhcj48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cmVibmlrPC9BdXRob3I+PFllYXI+MjAxNTwvWWVhcj48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5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1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5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2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6.7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6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Swanson (2012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2Fuc29uPC9BdXRob3I+PFllYXI+MjAxMjwvWWVhcj48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d2Fuc29uPC9BdXRob3I+PFllYXI+MjAxMjwvWWVhcj48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6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2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21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3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88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1.2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7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Tang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5nPC9BdXRob3I+PFllYXI+MjAxNDwvWWVhcj48UmVj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5nPC9BdXRob3I+PFllYXI+MjAxNDwvWWVhcj48UmVj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7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0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3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7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 xml:space="preserve"> - 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b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 xml:space="preserve">38 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Tate(2003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Tate&lt;/Author&gt;&lt;Year&gt;2003&lt;/Year&gt;&lt;RecNum&gt;62&lt;/RecNum&gt;&lt;DisplayText&gt;&lt;style face="superscript"&gt;38&lt;/style&gt;&lt;/DisplayText&gt;&lt;record&gt;&lt;rec-number&gt;62&lt;/rec-number&gt;&lt;foreign-keys&gt;&lt;key app="EN" db-id="9r25ddx9m2r996ezat6xtfa2pzerdr959awf" timestamp="1426458574"&gt;62&lt;/key&gt;&lt;/foreign-keys&gt;&lt;ref-type name="Journal Article"&gt;17&lt;/ref-type&gt;&lt;contributors&gt;&lt;authors&gt;&lt;author&gt;Tate, D. F.&lt;/author&gt;&lt;author&gt;Jackvony, E. H.&lt;/author&gt;&lt;author&gt;Wing, R. R.&lt;/author&gt;&lt;/authors&gt;&lt;/contributors&gt;&lt;auth-address&gt;Brown University School of Medicine/Miriam Hospital, Weight Control and Diabetes Research Center, Providence, RI 02906, USA. dtate@lifespan.org&lt;/auth-address&gt;&lt;titles&gt;&lt;title&gt;Effects of Internet behavioral counseling on weight loss in adults at risk for type 2 diabetes: a randomized trial&lt;/title&gt;&lt;secondary-title&gt;JAMA&lt;/secondary-title&gt;&lt;/titles&gt;&lt;periodical&gt;&lt;full-title&gt;JAMA&lt;/full-title&gt;&lt;/periodical&gt;&lt;pages&gt;1833-6&lt;/pages&gt;&lt;volume&gt;289&lt;/volume&gt;&lt;number&gt;14&lt;/number&gt;&lt;edition&gt;2003/04/10&lt;/edition&gt;&lt;keywords&gt;&lt;keyword&gt;Adult&lt;/keyword&gt;&lt;keyword&gt;Behavior Therapy/*methods&lt;/keyword&gt;&lt;keyword&gt;Body Mass Index&lt;/keyword&gt;&lt;keyword&gt;Counseling/*methods&lt;/keyword&gt;&lt;keyword&gt;Diabetes Mellitus, Type 2/epidemiology/*prevention &amp;amp; control&lt;/keyword&gt;&lt;keyword&gt;*Electronic Mail&lt;/keyword&gt;&lt;keyword&gt;Female&lt;/keyword&gt;&lt;keyword&gt;Humans&lt;/keyword&gt;&lt;keyword&gt;*Internet&lt;/keyword&gt;&lt;keyword&gt;Male&lt;/keyword&gt;&lt;keyword&gt;Middle Aged&lt;/keyword&gt;&lt;keyword&gt;Obesity/physiopathology/*therapy&lt;/keyword&gt;&lt;keyword&gt;Risk Factors&lt;/keyword&gt;&lt;keyword&gt;*Risk Reduction Behavior&lt;/keyword&gt;&lt;keyword&gt;*Weight Loss&lt;/keyword&gt;&lt;/keywords&gt;&lt;dates&gt;&lt;year&gt;2003&lt;/year&gt;&lt;pub-dates&gt;&lt;date&gt;Apr 9&lt;/date&gt;&lt;/pub-dates&gt;&lt;/dates&gt;&lt;isbn&gt;0098-7484 (Print)&amp;#xD;0098-7484 (Linking)&lt;/isbn&gt;&lt;accession-num&gt;12684363&lt;/accession-num&gt;&lt;urls&gt;&lt;related-urls&gt;&lt;url&gt;http://www.ncbi.nlm.nih.gov/pubmed/12684363&lt;/url&gt;&lt;/related-urls&gt;&lt;/urls&gt;&lt;electronic-resource-num&gt;10.1001/jama.289.14.1833&amp;#xD;289/14/1833 [pii]&lt;/electronic-resource-num&gt;&lt;language&gt;eng&lt;/language&gt;&lt;/record&gt;&lt;/Cite&gt;&lt;/EndNote&gt;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8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9.8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6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9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89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2.5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i</w:t>
            </w:r>
            <w:proofErr w:type="spellEnd"/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39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Vadheim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10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WRoZWltPC9BdXRob3I+PFllYXI+MjAxMDwvWWVhcj48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WRoZWltPC9BdXRob3I+PFllYXI+MjAxMDwvWWVhcj48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39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0.5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01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2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92.5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6.2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0a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Vadheim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10) onsite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WRoZWltPC9BdXRob3I+PFllYXI+MjAxMDwvWWVhcj48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WRoZWltPC9BdXRob3I+PFllYXI+MjAxMDwvWWVhcj48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0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3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3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1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 xml:space="preserve">  -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4.0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0b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Vadheim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10) telehealth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WRoZWltPC9BdXRob3I+PFllYXI+MjAxMDwvWWVhcj48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WRoZWltPC9BdXRob3I+PFllYXI+MjAxMDwvWWVhcj48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0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0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4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7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 xml:space="preserve">   -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8.7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1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Vanderwood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10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Vanderwood&lt;/Author&gt;&lt;Year&gt;2010&lt;/Year&gt;&lt;RecNum&gt;80&lt;/RecNum&gt;&lt;DisplayText&gt;&lt;style face="superscript"&gt;41&lt;/style&gt;&lt;/DisplayText&gt;&lt;record&gt;&lt;rec-number&gt;80&lt;/rec-number&gt;&lt;foreign-keys&gt;&lt;key app="EN" db-id="9r25ddx9m2r996ezat6xtfa2pzerdr959awf" timestamp="1434141290"&gt;80&lt;/key&gt;&lt;/foreign-keys&gt;&lt;ref-type name="Journal Article"&gt;17&lt;/ref-type&gt;&lt;contributors&gt;&lt;authors&gt;&lt;author&gt;Vanderwood, K. K.&lt;/author&gt;&lt;author&gt;Hall, T. O.&lt;/author&gt;&lt;author&gt;Harwell, T. S.&lt;/author&gt;&lt;author&gt;Butcher, M. K.&lt;/author&gt;&lt;author&gt;Helgerson, S. D.&lt;/author&gt;&lt;author&gt;Montana Cardiovascular, Disease&lt;/author&gt;&lt;author&gt;Diabetes Prevention Program, Workgroup&lt;/author&gt;&lt;/authors&gt;&lt;/contributors&gt;&lt;auth-address&gt;Montana Department of Public Health and Human Services, Helena, Montana, USA. kvanderwood@mt.gov&lt;/auth-address&gt;&lt;titles&gt;&lt;title&gt;Implementing a state-based cardiovascular disease and diabetes prevention program&lt;/title&gt;&lt;secondary-title&gt;Diabetes Care&lt;/secondary-title&gt;&lt;alt-title&gt;Diabetes care&lt;/alt-title&gt;&lt;/titles&gt;&lt;periodical&gt;&lt;full-title&gt;Diabetes Care&lt;/full-title&gt;&lt;abbr-1&gt;Diabetes care&lt;/abbr-1&gt;&lt;/periodical&gt;&lt;alt-periodical&gt;&lt;full-title&gt;Diabetes Care&lt;/full-title&gt;&lt;abbr-1&gt;Diabetes care&lt;/abbr-1&gt;&lt;/alt-periodical&gt;&lt;pages&gt;2543-5&lt;/pages&gt;&lt;volume&gt;33&lt;/volume&gt;&lt;number&gt;12&lt;/number&gt;&lt;keywords&gt;&lt;keyword&gt;Adult&lt;/keyword&gt;&lt;keyword&gt;Cardiovascular Diseases/*prevention &amp;amp; control&lt;/keyword&gt;&lt;keyword&gt;Community Networks/*organization &amp;amp; administration&lt;/keyword&gt;&lt;keyword&gt;Diabetes Mellitus/*prevention &amp;amp; control&lt;/keyword&gt;&lt;keyword&gt;Female&lt;/keyword&gt;&lt;keyword&gt;Humans&lt;/keyword&gt;&lt;keyword&gt;Male&lt;/keyword&gt;&lt;keyword&gt;Middle Aged&lt;/keyword&gt;&lt;keyword&gt;Program Development&lt;/keyword&gt;&lt;keyword&gt;Program Evaluation&lt;/keyword&gt;&lt;/keywords&gt;&lt;dates&gt;&lt;year&gt;2010&lt;/year&gt;&lt;pub-dates&gt;&lt;date&gt;Dec&lt;/date&gt;&lt;/pub-dates&gt;&lt;/dates&gt;&lt;isbn&gt;1935-5548 (Electronic)&amp;#xD;0149-5992 (Linking)&lt;/isbn&gt;&lt;accession-num&gt;20805260&lt;/accession-num&gt;&lt;urls&gt;&lt;related-urls&gt;&lt;url&gt;http://www.ncbi.nlm.nih.gov/pubmed/20805260&lt;/url&gt;&lt;/related-urls&gt;&lt;/urls&gt;&lt;custom2&gt;2992185&lt;/custom2&gt;&lt;electronic-resource-num&gt;10.2337/dc10-0862&lt;/electronic-resource-num&gt;&lt;/record&gt;&lt;/Cite&gt;&lt;/EndNote&gt;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1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2.3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003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0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92.5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5.1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2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Vincent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aW5jZW50PC9BdXRob3I+PFllYXI+MjAxNDwvWWVhcj48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aW5jZW50PC9BdXRob3I+PFllYXI+MjAxNDwvWWVhcj48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2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0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8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 xml:space="preserve"> 23.7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4.6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Y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3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Whittemore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09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Gl0dGVtb3JlPC9BdXRob3I+PFllYXI+MjAwOTwvWWVh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Gl0dGVtb3JlPC9BdXRob3I+PFllYXI+MjAwOTwvWWVh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</w:fldData>
              </w:fldCha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3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8.2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1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0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8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0.0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1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i</w:t>
            </w:r>
            <w:proofErr w:type="spellEnd"/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  <w:tr w:rsidR="00731361" w:rsidRPr="00C84DE0" w:rsidTr="0069779F">
        <w:trPr>
          <w:trHeight w:val="300"/>
        </w:trPr>
        <w:tc>
          <w:tcPr>
            <w:tcW w:w="517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4</w:t>
            </w:r>
          </w:p>
        </w:tc>
        <w:tc>
          <w:tcPr>
            <w:tcW w:w="198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Yeary</w:t>
            </w:r>
            <w:proofErr w:type="spellEnd"/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(2011)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Yeary&lt;/Author&gt;&lt;Year&gt;2011&lt;/Year&gt;&lt;RecNum&gt;66&lt;/RecNum&gt;&lt;DisplayText&gt;&lt;style face="superscript"&gt;44&lt;/style&gt;&lt;/DisplayText&gt;&lt;record&gt;&lt;rec-number&gt;66&lt;/rec-number&gt;&lt;foreign-keys&gt;&lt;key app="EN" db-id="9r25ddx9m2r996ezat6xtfa2pzerdr959awf" timestamp="1426458574"&gt;66&lt;/key&gt;&lt;/foreign-keys&gt;&lt;ref-type name="Journal Article"&gt;17&lt;/ref-type&gt;&lt;contributors&gt;&lt;authors&gt;&lt;author&gt;Yeary, K. H.&lt;/author&gt;&lt;author&gt;Cornell, C. E.&lt;/author&gt;&lt;author&gt;Turner, J.&lt;/author&gt;&lt;author&gt;Moore, P.&lt;/author&gt;&lt;author&gt;Bursac, Z.&lt;/author&gt;&lt;author&gt;Prewitt, T. E.&lt;/author&gt;&lt;author&gt;West, D. S.&lt;/author&gt;&lt;/authors&gt;&lt;/contributors&gt;&lt;auth-address&gt;University of Arkansas for Medical Sciences, Department of Health Behavior and Health Education, 4301 West Markham St #820, Little Rock, AR 72205-7199, USA. khk@uams.edu&lt;/auth-address&gt;&lt;titles&gt;&lt;title&gt;Feasibility of an evidence-based weight loss intervention for a faith-based, rural, African American population&lt;/title&gt;&lt;secondary-title&gt;Prev Chronic Dis&lt;/secondary-title&gt;&lt;/titles&gt;&lt;periodical&gt;&lt;full-title&gt;Prev Chronic Dis&lt;/full-title&gt;&lt;/periodical&gt;&lt;pages&gt;A146&lt;/pages&gt;&lt;volume&gt;8&lt;/volume&gt;&lt;number&gt;6&lt;/number&gt;&lt;edition&gt;2011/10/19&lt;/edition&gt;&lt;keywords&gt;&lt;keyword&gt;Adult&lt;/keyword&gt;&lt;keyword&gt;African Americans&lt;/keyword&gt;&lt;keyword&gt;Behavior Therapy/ methods&lt;/keyword&gt;&lt;keyword&gt;Evidence-Based Medicine/ methods&lt;/keyword&gt;&lt;keyword&gt;Feasibility Studies&lt;/keyword&gt;&lt;keyword&gt;Follow-Up Studies&lt;/keyword&gt;&lt;keyword&gt;Health Education&lt;/keyword&gt;&lt;keyword&gt;Humans&lt;/keyword&gt;&lt;keyword&gt;Life Style&lt;/keyword&gt;&lt;keyword&gt;Mental Healing&lt;/keyword&gt;&lt;keyword&gt;Morbidity/trends&lt;/keyword&gt;&lt;keyword&gt;Obesity/ethnology/ rehabilitation&lt;/keyword&gt;&lt;keyword&gt;Rural Population&lt;/keyword&gt;&lt;keyword&gt;Treatment Outcome&lt;/keyword&gt;&lt;keyword&gt;United States&lt;/keyword&gt;&lt;keyword&gt;Weight Loss&lt;/keyword&gt;&lt;/keywords&gt;&lt;dates&gt;&lt;year&gt;2011&lt;/year&gt;&lt;pub-dates&gt;&lt;date&gt;Nov&lt;/date&gt;&lt;/pub-dates&gt;&lt;/dates&gt;&lt;isbn&gt;1545-1151 (Electronic)&lt;/isbn&gt;&lt;accession-num&gt;22005639&lt;/accession-num&gt;&lt;urls&gt;&lt;/urls&gt;&lt;custom2&gt;3221585&lt;/custom2&gt;&lt;remote-database-provider&gt;NLM&lt;/remote-database-provider&gt;&lt;language&gt;eng&lt;/language&gt;&lt;/record&gt;&lt;/Cite&gt;&lt;/EndNote&gt;</w:instrTex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31361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44</w:t>
            </w:r>
            <w:r w:rsidRPr="00731361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50.8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26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5.0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81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35.00</w:t>
            </w:r>
          </w:p>
        </w:tc>
        <w:tc>
          <w:tcPr>
            <w:tcW w:w="63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900" w:type="dxa"/>
            <w:vAlign w:val="bottom"/>
          </w:tcPr>
          <w:p w:rsidR="00731361" w:rsidRPr="00731361" w:rsidRDefault="00731361" w:rsidP="00731361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</w:tc>
        <w:tc>
          <w:tcPr>
            <w:tcW w:w="72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900" w:type="dxa"/>
            <w:noWrap/>
            <w:vAlign w:val="center"/>
          </w:tcPr>
          <w:p w:rsidR="00731361" w:rsidRPr="00731361" w:rsidRDefault="00731361" w:rsidP="0073136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31361">
              <w:rPr>
                <w:rFonts w:ascii="Times New Roman" w:hAnsi="Times New Roman" w:cs="Times New Roman"/>
                <w:sz w:val="18"/>
                <w:szCs w:val="18"/>
              </w:rPr>
              <w:t>g</w:t>
            </w:r>
          </w:p>
        </w:tc>
        <w:tc>
          <w:tcPr>
            <w:tcW w:w="1527" w:type="dxa"/>
            <w:vAlign w:val="bottom"/>
          </w:tcPr>
          <w:p w:rsidR="00731361" w:rsidRDefault="00731361" w:rsidP="00731361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</w:t>
            </w:r>
          </w:p>
        </w:tc>
      </w:tr>
    </w:tbl>
    <w:p w:rsidR="00076961" w:rsidRPr="00731361" w:rsidRDefault="00083B1C" w:rsidP="00076961">
      <w:pPr>
        <w:rPr>
          <w:rFonts w:ascii="Times New Roman" w:hAnsi="Times New Roman" w:cs="Times New Roman"/>
          <w:b/>
          <w:sz w:val="18"/>
          <w:szCs w:val="18"/>
        </w:rPr>
      </w:pPr>
      <w:r w:rsidRPr="00731361">
        <w:rPr>
          <w:rFonts w:ascii="Times New Roman" w:hAnsi="Times New Roman" w:cs="Times New Roman"/>
          <w:sz w:val="18"/>
          <w:szCs w:val="18"/>
        </w:rPr>
        <w:t xml:space="preserve">*If a study presented two intervention groups, then the study number is listed twice with </w:t>
      </w:r>
      <w:proofErr w:type="gramStart"/>
      <w:r w:rsidRPr="00731361">
        <w:rPr>
          <w:rFonts w:ascii="Times New Roman" w:hAnsi="Times New Roman" w:cs="Times New Roman"/>
          <w:sz w:val="18"/>
          <w:szCs w:val="18"/>
        </w:rPr>
        <w:t>an a</w:t>
      </w:r>
      <w:proofErr w:type="gramEnd"/>
      <w:r w:rsidRPr="00731361">
        <w:rPr>
          <w:rFonts w:ascii="Times New Roman" w:hAnsi="Times New Roman" w:cs="Times New Roman"/>
          <w:sz w:val="18"/>
          <w:szCs w:val="18"/>
        </w:rPr>
        <w:t xml:space="preserve"> or b to designate the group. </w:t>
      </w:r>
    </w:p>
    <w:p w:rsidR="00C84DE0" w:rsidRDefault="00C84DE0">
      <w:pPr>
        <w:spacing w:after="160" w:line="259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:rsidR="001C5BB8" w:rsidRPr="00731361" w:rsidRDefault="005B5E9A">
      <w:pPr>
        <w:rPr>
          <w:rFonts w:ascii="Times New Roman" w:hAnsi="Times New Roman" w:cs="Times New Roman"/>
          <w:b/>
        </w:rPr>
      </w:pPr>
      <w:r w:rsidRPr="00731361">
        <w:rPr>
          <w:rFonts w:ascii="Times New Roman" w:hAnsi="Times New Roman" w:cs="Times New Roman"/>
          <w:b/>
        </w:rPr>
        <w:lastRenderedPageBreak/>
        <w:t>References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fldChar w:fldCharType="begin"/>
      </w:r>
      <w:r w:rsidRPr="00731361">
        <w:rPr>
          <w:rFonts w:ascii="Times New Roman" w:hAnsi="Times New Roman" w:cs="Times New Roman"/>
        </w:rPr>
        <w:instrText xml:space="preserve"> ADDIN EN.REFLIST </w:instrText>
      </w:r>
      <w:r w:rsidRPr="00731361">
        <w:rPr>
          <w:rFonts w:ascii="Times New Roman" w:hAnsi="Times New Roman" w:cs="Times New Roman"/>
        </w:rPr>
        <w:fldChar w:fldCharType="separate"/>
      </w:r>
      <w:r w:rsidRPr="00731361">
        <w:rPr>
          <w:rFonts w:ascii="Times New Roman" w:hAnsi="Times New Roman" w:cs="Times New Roman"/>
        </w:rPr>
        <w:t>1.</w:t>
      </w:r>
      <w:r w:rsidRPr="00731361">
        <w:rPr>
          <w:rFonts w:ascii="Times New Roman" w:hAnsi="Times New Roman" w:cs="Times New Roman"/>
        </w:rPr>
        <w:tab/>
        <w:t>Ackermann RT, Finch EA, Caffrey HM, Hays LM, Saha C. Successful implementation of a large, community-based comparative effectiveness trial of the Diabetes Prevention Program (DPP). Diabetes 2011;60:A11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2.</w:t>
      </w:r>
      <w:r w:rsidRPr="00731361">
        <w:rPr>
          <w:rFonts w:ascii="Times New Roman" w:hAnsi="Times New Roman" w:cs="Times New Roman"/>
        </w:rPr>
        <w:tab/>
        <w:t>Ackermann RT, Liss DT, Finch EA, et al. A Randomized Comparative Effectiveness Trial for Preventing Type 2 Diabetes. American journal of public health 2015;105:2328-34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3.</w:t>
      </w:r>
      <w:r w:rsidRPr="00731361">
        <w:rPr>
          <w:rFonts w:ascii="Times New Roman" w:hAnsi="Times New Roman" w:cs="Times New Roman"/>
        </w:rPr>
        <w:tab/>
        <w:t>Aldana SG, Barlow M, Smith R, et al. The diabetes prevention program: a worksite experience. AAOHN J 2005;53:499-505; quiz 6-7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4.</w:t>
      </w:r>
      <w:r w:rsidRPr="00731361">
        <w:rPr>
          <w:rFonts w:ascii="Times New Roman" w:hAnsi="Times New Roman" w:cs="Times New Roman"/>
        </w:rPr>
        <w:tab/>
        <w:t>Almeida FA, Shetterly S, Smith-Ray RL, Estabrooks PA. Reach and effectiveness of a weight loss intervention in patients with prediabetes in Colorado. Prev Chronic Dis 2010;7:A103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5.</w:t>
      </w:r>
      <w:r w:rsidRPr="00731361">
        <w:rPr>
          <w:rFonts w:ascii="Times New Roman" w:hAnsi="Times New Roman" w:cs="Times New Roman"/>
        </w:rPr>
        <w:tab/>
        <w:t>Bernstein AM, Gendy G, Rudd N, et al. Management of prediabetes through lifestyle modification in overweight and obese African-American women: the Fitness, Relaxation, and Eating to Stay Healthy (FRESH) randomized controlled trial. Public health 2014;128:674-7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6.</w:t>
      </w:r>
      <w:r w:rsidRPr="00731361">
        <w:rPr>
          <w:rFonts w:ascii="Times New Roman" w:hAnsi="Times New Roman" w:cs="Times New Roman"/>
        </w:rPr>
        <w:tab/>
        <w:t>Boltri JM, Davis-Smith YM, Seale JP, Shellenberger S, Okosun IS, Cornelius ME. Diabetes prevention in a faith-based setting: results of translational research. J Public Health Manag Pract 2008;14:29-32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7.</w:t>
      </w:r>
      <w:r w:rsidRPr="00731361">
        <w:rPr>
          <w:rFonts w:ascii="Times New Roman" w:hAnsi="Times New Roman" w:cs="Times New Roman"/>
        </w:rPr>
        <w:tab/>
        <w:t>Boltri JM, Davis-Smith M, Okosun IS, Seale JP, Foster B. Translation of the National Institutes of Health Diabetes Prevention Program in African American churches. J Natl Med Assoc 2011;103:194-202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8.</w:t>
      </w:r>
      <w:r w:rsidRPr="00731361">
        <w:rPr>
          <w:rFonts w:ascii="Times New Roman" w:hAnsi="Times New Roman" w:cs="Times New Roman"/>
        </w:rPr>
        <w:tab/>
        <w:t>Camp A, Tamborlane WV, Kim G, Magenheimer E, Montosa A. Successful implementation of a T2D prevention program in a community health center setting. Diabetes 2013;62:A330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9.</w:t>
      </w:r>
      <w:r w:rsidRPr="00731361">
        <w:rPr>
          <w:rFonts w:ascii="Times New Roman" w:hAnsi="Times New Roman" w:cs="Times New Roman"/>
        </w:rPr>
        <w:tab/>
        <w:t>Davis-Smith YM, Boltri JM, Seale JP, Shellenberger S, Blalock T, Tobin B. Implementing a diabetes prevention program in a rural African-American church. J Natl Med Assoc 2007;99:440-6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10.</w:t>
      </w:r>
      <w:r w:rsidRPr="00731361">
        <w:rPr>
          <w:rFonts w:ascii="Times New Roman" w:hAnsi="Times New Roman" w:cs="Times New Roman"/>
        </w:rPr>
        <w:tab/>
        <w:t>Estabrooks PA, Smith-Ray RL. Piloting a behavioral intervention delivered through interactive voice response telephone messages to promote weight loss in a pre-diabetic population. Patient Educ Couns 2008;72:34-41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11.</w:t>
      </w:r>
      <w:r w:rsidRPr="00731361">
        <w:rPr>
          <w:rFonts w:ascii="Times New Roman" w:hAnsi="Times New Roman" w:cs="Times New Roman"/>
        </w:rPr>
        <w:tab/>
        <w:t>Faridi Z, Shuval K, Njike VY, et al. Partners reducing effects of diabetes (PREDICT): a diabetes prevention physical activity and dietary intervention through African-American churches. Health Educ Res 2010;25:306-15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12.</w:t>
      </w:r>
      <w:r w:rsidRPr="00731361">
        <w:rPr>
          <w:rFonts w:ascii="Times New Roman" w:hAnsi="Times New Roman" w:cs="Times New Roman"/>
        </w:rPr>
        <w:tab/>
        <w:t>Fukuoka Y, Gay CL, Joiner KL, Vittinghoff E. A Novel Diabetes Prevention Intervention Using a Mobile App: A Randomized Controlled Trial With Overweight Adults at Risk. Am J Prev Med 2015;49:223-37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13.</w:t>
      </w:r>
      <w:r w:rsidRPr="00731361">
        <w:rPr>
          <w:rFonts w:ascii="Times New Roman" w:hAnsi="Times New Roman" w:cs="Times New Roman"/>
        </w:rPr>
        <w:tab/>
        <w:t>Harwell TS, Vanderwood KK, Hall TO, Butcher MK, Helgerson SD. Factors associated with achieving a weight loss goal among participants in an adapted Diabetes Prevention Program. Prim Care Diabetes 2011;5:125-9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14.</w:t>
      </w:r>
      <w:r w:rsidRPr="00731361">
        <w:rPr>
          <w:rFonts w:ascii="Times New Roman" w:hAnsi="Times New Roman" w:cs="Times New Roman"/>
        </w:rPr>
        <w:tab/>
        <w:t>Islam NS, Zanowiak JM, Wyatt LC, et al. A randomized-controlled, pilot intervention on diabetes prevention and healthy lifestyles in the New York City Korean community. Journal of community health 2013;38:1030-41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15.</w:t>
      </w:r>
      <w:r w:rsidRPr="00731361">
        <w:rPr>
          <w:rFonts w:ascii="Times New Roman" w:hAnsi="Times New Roman" w:cs="Times New Roman"/>
        </w:rPr>
        <w:tab/>
        <w:t>Islam NS, Zanowiak JM, Wyatt LC, et al. Diabetes prevention in the New York City Sikh Asian Indian community: a pilot study. International journal of environmental research and public health 2014;11:5462-86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16.</w:t>
      </w:r>
      <w:r w:rsidRPr="00731361">
        <w:rPr>
          <w:rFonts w:ascii="Times New Roman" w:hAnsi="Times New Roman" w:cs="Times New Roman"/>
        </w:rPr>
        <w:tab/>
        <w:t>Jaber LA, Pinelli NR, Brown MB, et al. Feasibility of group lifestyle intervention for diabetes prevention in Arab Americans. Diabetes Res Clin Pract 2011;91:307-15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17.</w:t>
      </w:r>
      <w:r w:rsidRPr="00731361">
        <w:rPr>
          <w:rFonts w:ascii="Times New Roman" w:hAnsi="Times New Roman" w:cs="Times New Roman"/>
        </w:rPr>
        <w:tab/>
        <w:t>Jiang L, Manson SM, Beals J, et al. Translating the Diabetes Prevention Program into American Indian and Alaska Native communities: results from the Special Diabetes Program for Indians Diabetes Prevention demonstration project. Diabetes care 2013;36:2027-34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18.</w:t>
      </w:r>
      <w:r w:rsidRPr="00731361">
        <w:rPr>
          <w:rFonts w:ascii="Times New Roman" w:hAnsi="Times New Roman" w:cs="Times New Roman"/>
        </w:rPr>
        <w:tab/>
        <w:t>Katula JA, Vitolins MZ, Rosenberger EL, et al. One-year results of a community-based translation of the Diabetes Prevention Program: Healthy-Living Partnerships to Prevent Diabetes (HELP PD) Project.  Diabetes care2011:1451-7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lastRenderedPageBreak/>
        <w:t>19.</w:t>
      </w:r>
      <w:r w:rsidRPr="00731361">
        <w:rPr>
          <w:rFonts w:ascii="Times New Roman" w:hAnsi="Times New Roman" w:cs="Times New Roman"/>
        </w:rPr>
        <w:tab/>
        <w:t>Kramer MK, Kriska AM, Venditti EM, et al. Translating the Diabetes Prevention Program: a comprehensive model for prevention training and program delivery. Am J Prev Med 2009;37:505-11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20.</w:t>
      </w:r>
      <w:r w:rsidRPr="00731361">
        <w:rPr>
          <w:rFonts w:ascii="Times New Roman" w:hAnsi="Times New Roman" w:cs="Times New Roman"/>
        </w:rPr>
        <w:tab/>
        <w:t>Kramer MK, Kriska AM, Venditti EM, et al. A novel approach to diabetes prevention: evaluation of the Group Lifestyle Balance program delivered via DVD. Diabetes Res Clin Pract 2010;90:e60-3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21.</w:t>
      </w:r>
      <w:r w:rsidRPr="00731361">
        <w:rPr>
          <w:rFonts w:ascii="Times New Roman" w:hAnsi="Times New Roman" w:cs="Times New Roman"/>
        </w:rPr>
        <w:tab/>
        <w:t>Kramer MK, McWilliams JR, Chen HY, Siminerio LM. A community-based diabetes prevention program: evaluation of the group lifestyle balance program delivered by diabetes educators. Diabetes Educ 2011;37:659-68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22.</w:t>
      </w:r>
      <w:r w:rsidRPr="00731361">
        <w:rPr>
          <w:rFonts w:ascii="Times New Roman" w:hAnsi="Times New Roman" w:cs="Times New Roman"/>
        </w:rPr>
        <w:tab/>
        <w:t>Ma J, Yank V, Xiao L, et al. Translating the Diabetes Prevention Program lifestyle intervention for weight loss into primary care: a randomized trial. JAMA Intern Med 2013;173:113-21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23.</w:t>
      </w:r>
      <w:r w:rsidRPr="00731361">
        <w:rPr>
          <w:rFonts w:ascii="Times New Roman" w:hAnsi="Times New Roman" w:cs="Times New Roman"/>
        </w:rPr>
        <w:tab/>
        <w:t>Matvienko OA, Hoehns JD. A lifestyle intervention study in patients with diabetes or impaired glucose tolerance: translation of a research intervention into practice. Journal of the American Board of Family Medicine : JABFM 2009;22:535-43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24.</w:t>
      </w:r>
      <w:r w:rsidRPr="00731361">
        <w:rPr>
          <w:rFonts w:ascii="Times New Roman" w:hAnsi="Times New Roman" w:cs="Times New Roman"/>
        </w:rPr>
        <w:tab/>
        <w:t>Mau MK, Keawe'aimoku Kaholokula J, West MR, et al. Translating diabetes prevention into native Hawaiian and Pacific Islander communities: the PILI 'Ohana Pilot project. Prog Community Health Partnersh 2010;4:7-16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25.</w:t>
      </w:r>
      <w:r w:rsidRPr="00731361">
        <w:rPr>
          <w:rFonts w:ascii="Times New Roman" w:hAnsi="Times New Roman" w:cs="Times New Roman"/>
        </w:rPr>
        <w:tab/>
        <w:t>McBride PE, Einerson JA, Grant H, et al. Putting the Diabetes Prevention Program into practice: a program for weight loss and cardiovascular risk reduction for patients with metabolic syndrome or type 2 diabetes mellitus. J Nutr Health Aging 2008;12:745S-9S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26.</w:t>
      </w:r>
      <w:r w:rsidRPr="00731361">
        <w:rPr>
          <w:rFonts w:ascii="Times New Roman" w:hAnsi="Times New Roman" w:cs="Times New Roman"/>
        </w:rPr>
        <w:tab/>
        <w:t>McTigue KM, Conroy MB, Hess R, et al. Using the internet to translate an evidence-based lifestyle intervention into practice. Telemed J E Health 2009;15:851-8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27.</w:t>
      </w:r>
      <w:r w:rsidRPr="00731361">
        <w:rPr>
          <w:rFonts w:ascii="Times New Roman" w:hAnsi="Times New Roman" w:cs="Times New Roman"/>
        </w:rPr>
        <w:tab/>
        <w:t>McTigue KM, Conroy MB, Bigi L, Murphy C, McNeil M. Weight loss through living well: translating an effective lifestyle intervention into clinical practice. Diabetes Educ 2009;35:199-204, 8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28.</w:t>
      </w:r>
      <w:r w:rsidRPr="00731361">
        <w:rPr>
          <w:rFonts w:ascii="Times New Roman" w:hAnsi="Times New Roman" w:cs="Times New Roman"/>
        </w:rPr>
        <w:tab/>
        <w:t>Ockene IS, Tellez TL, Rosal MC, et al. Outcomes of a Latino community-based intervention for the prevention of diabetes: the Lawrence Latino Diabetes Prevention Project. American journal of public health 2012;102:336-42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29.</w:t>
      </w:r>
      <w:r w:rsidRPr="00731361">
        <w:rPr>
          <w:rFonts w:ascii="Times New Roman" w:hAnsi="Times New Roman" w:cs="Times New Roman"/>
        </w:rPr>
        <w:tab/>
        <w:t>Pagoto SL, Kantor L, Bodenlos JS, Gitkind M, Ma Y. Translating the diabetes prevention program into a hospital-based weight loss program. Health Psychol 2008;27:S91-8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30.</w:t>
      </w:r>
      <w:r w:rsidRPr="00731361">
        <w:rPr>
          <w:rFonts w:ascii="Times New Roman" w:hAnsi="Times New Roman" w:cs="Times New Roman"/>
        </w:rPr>
        <w:tab/>
        <w:t>Parikh P, Simon EP, Fei K, Looker H, Goytia C, Horowitz CR. Results of a pilot diabetes prevention intervention in East Harlem, New York City: Project HEED. American journal of public health 2010;100 Suppl 1:S232-9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31.</w:t>
      </w:r>
      <w:r w:rsidRPr="00731361">
        <w:rPr>
          <w:rFonts w:ascii="Times New Roman" w:hAnsi="Times New Roman" w:cs="Times New Roman"/>
        </w:rPr>
        <w:tab/>
        <w:t>Ruggiero L, Oros S, Choi YK. Community-based translation of the diabetes prevention program's lifestyle intervention in an underserved Latino population. Diabetes Educ 2011;37:564-72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32.</w:t>
      </w:r>
      <w:r w:rsidRPr="00731361">
        <w:rPr>
          <w:rFonts w:ascii="Times New Roman" w:hAnsi="Times New Roman" w:cs="Times New Roman"/>
        </w:rPr>
        <w:tab/>
        <w:t>Sattin RW, Dias JK, Williams LB, Joshua T, Marion LN. Effects on weight of a cluster-randomized, controlled trial of a faith-based adaption of the diabetes prevention program within African-American churches. Diabetes 2014;63:A526-A7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33.</w:t>
      </w:r>
      <w:r w:rsidRPr="00731361">
        <w:rPr>
          <w:rFonts w:ascii="Times New Roman" w:hAnsi="Times New Roman" w:cs="Times New Roman"/>
        </w:rPr>
        <w:tab/>
        <w:t>Seidel MC, Powell RO, Zgibor JC, Siminerio LM, Piatt GA. Translating the Diabetes Prevention Program into an urban medically underserved community: a nonrandomized prospective intervention study. Diabetes care 2008;31:684-9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34.</w:t>
      </w:r>
      <w:r w:rsidRPr="00731361">
        <w:rPr>
          <w:rFonts w:ascii="Times New Roman" w:hAnsi="Times New Roman" w:cs="Times New Roman"/>
        </w:rPr>
        <w:tab/>
        <w:t>Sepah SC, Jiang L, Peters AL. Translating the Diabetes Prevention Program into an Online Social Network: Validation against CDC Standards. Diabetes Educ 2014;40:435-43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35.</w:t>
      </w:r>
      <w:r w:rsidRPr="00731361">
        <w:rPr>
          <w:rFonts w:ascii="Times New Roman" w:hAnsi="Times New Roman" w:cs="Times New Roman"/>
        </w:rPr>
        <w:tab/>
        <w:t>Srebnik D, Chwastiak LA, Russo J, Sylla L. A pilot study of the diabetes prevention program on weight loss for adults at community mental health centers. Psychiatric services 2015;66:200-3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36.</w:t>
      </w:r>
      <w:r w:rsidRPr="00731361">
        <w:rPr>
          <w:rFonts w:ascii="Times New Roman" w:hAnsi="Times New Roman" w:cs="Times New Roman"/>
        </w:rPr>
        <w:tab/>
        <w:t>Swanson CM, Bersoux S, Larson MH, et al. An outpatient-based clinical program for diabetes prevention: an update. Endocr Pract 2012;18:200-8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37.</w:t>
      </w:r>
      <w:r w:rsidRPr="00731361">
        <w:rPr>
          <w:rFonts w:ascii="Times New Roman" w:hAnsi="Times New Roman" w:cs="Times New Roman"/>
        </w:rPr>
        <w:tab/>
        <w:t>Tang TS, Nwankwo R, Whiten Y, Oney C. Outcomes of a church-based diabetes prevention program delivered by peers: a feasibility study. Diabetes Educ 2014;40:223-30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38.</w:t>
      </w:r>
      <w:r w:rsidRPr="00731361">
        <w:rPr>
          <w:rFonts w:ascii="Times New Roman" w:hAnsi="Times New Roman" w:cs="Times New Roman"/>
        </w:rPr>
        <w:tab/>
        <w:t>Tate DF, Jackvony EH, Wing RR. Effects of Internet behavioral counseling on weight loss in adults at risk for type 2 diabetes: a randomized trial. JAMA 2003;289:1833-6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39.</w:t>
      </w:r>
      <w:r w:rsidRPr="00731361">
        <w:rPr>
          <w:rFonts w:ascii="Times New Roman" w:hAnsi="Times New Roman" w:cs="Times New Roman"/>
        </w:rPr>
        <w:tab/>
        <w:t>Vadheim LM, Brewer KA, Kassner DR, et al. Effectiveness of a lifestyle intervention program among persons at high risk for cardiovascular disease and diabetes in a rural community. J Rural Health 2010;26:266-72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lastRenderedPageBreak/>
        <w:t>40.</w:t>
      </w:r>
      <w:r w:rsidRPr="00731361">
        <w:rPr>
          <w:rFonts w:ascii="Times New Roman" w:hAnsi="Times New Roman" w:cs="Times New Roman"/>
        </w:rPr>
        <w:tab/>
        <w:t>Vadheim LM, McPherson C, Kassner DR, et al. Adapted diabetes prevention program lifestyle intervention can be effectively delivered through telehealth. Diabetes Educ 2010;36:651-6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41.</w:t>
      </w:r>
      <w:r w:rsidRPr="00731361">
        <w:rPr>
          <w:rFonts w:ascii="Times New Roman" w:hAnsi="Times New Roman" w:cs="Times New Roman"/>
        </w:rPr>
        <w:tab/>
        <w:t>Vanderwood KK, Hall TO, Harwell TS, et al. Implementing a state-based cardiovascular disease and diabetes prevention program. Diabetes care 2010;33:2543-5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42.</w:t>
      </w:r>
      <w:r w:rsidRPr="00731361">
        <w:rPr>
          <w:rFonts w:ascii="Times New Roman" w:hAnsi="Times New Roman" w:cs="Times New Roman"/>
        </w:rPr>
        <w:tab/>
        <w:t>Vincent D, McEwen MM, Hepworth JT, Stump CS. The effects of a community-based, culturally tailored diabetes prevention intervention for high-risk adults of Mexican descent. Diabetes Educ 2014;40:202-13.</w:t>
      </w:r>
    </w:p>
    <w:p w:rsidR="001C5BB8" w:rsidRPr="00731361" w:rsidRDefault="001C5BB8" w:rsidP="001C5BB8">
      <w:pPr>
        <w:pStyle w:val="EndNoteBibliography"/>
        <w:spacing w:after="0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43.</w:t>
      </w:r>
      <w:r w:rsidRPr="00731361">
        <w:rPr>
          <w:rFonts w:ascii="Times New Roman" w:hAnsi="Times New Roman" w:cs="Times New Roman"/>
        </w:rPr>
        <w:tab/>
        <w:t>Whittemore R, Melkus G, Wagner J, Dziura J, Northrup V, Grey M. Translating the diabetes prevention program to primary care: a pilot study. Nurs Res 2009;58:2-12.</w:t>
      </w:r>
    </w:p>
    <w:p w:rsidR="001C5BB8" w:rsidRPr="00731361" w:rsidRDefault="001C5BB8" w:rsidP="001C5BB8">
      <w:pPr>
        <w:pStyle w:val="EndNoteBibliography"/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t>44.</w:t>
      </w:r>
      <w:r w:rsidRPr="00731361">
        <w:rPr>
          <w:rFonts w:ascii="Times New Roman" w:hAnsi="Times New Roman" w:cs="Times New Roman"/>
        </w:rPr>
        <w:tab/>
        <w:t>Yeary KH, Cornell CE, Turner J, et al. Feasibility of an evidence-based weight loss intervention for a faith-based, rural, African American population. Prev Chronic Dis 2011;8:A146.</w:t>
      </w:r>
    </w:p>
    <w:p w:rsidR="009076D3" w:rsidRPr="00731361" w:rsidRDefault="001C5BB8">
      <w:pPr>
        <w:rPr>
          <w:rFonts w:ascii="Times New Roman" w:hAnsi="Times New Roman" w:cs="Times New Roman"/>
        </w:rPr>
      </w:pPr>
      <w:r w:rsidRPr="00731361">
        <w:rPr>
          <w:rFonts w:ascii="Times New Roman" w:hAnsi="Times New Roman" w:cs="Times New Roman"/>
        </w:rPr>
        <w:fldChar w:fldCharType="end"/>
      </w:r>
    </w:p>
    <w:sectPr w:rsidR="009076D3" w:rsidRPr="0073136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Lucida Grande">
    <w:charset w:val="00"/>
    <w:family w:val="auto"/>
    <w:pitch w:val="variable"/>
    <w:sig w:usb0="03000000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08147F8"/>
    <w:multiLevelType w:val="hybridMultilevel"/>
    <w:tmpl w:val="CF98AE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C67A10"/>
    <w:multiLevelType w:val="multilevel"/>
    <w:tmpl w:val="1840A1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45F264A"/>
    <w:multiLevelType w:val="hybridMultilevel"/>
    <w:tmpl w:val="3A2896EE"/>
    <w:lvl w:ilvl="0" w:tplc="0854E14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Lucida Grande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Lucida Grande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Lucida Grande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8774383"/>
    <w:multiLevelType w:val="hybridMultilevel"/>
    <w:tmpl w:val="EDC07766"/>
    <w:lvl w:ilvl="0" w:tplc="F81E4A8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Lucida Grande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Lucida Grande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Lucida Grande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8A82632"/>
    <w:multiLevelType w:val="hybridMultilevel"/>
    <w:tmpl w:val="04F45F2E"/>
    <w:lvl w:ilvl="0" w:tplc="F81E4A8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203164"/>
    <w:multiLevelType w:val="hybridMultilevel"/>
    <w:tmpl w:val="73225092"/>
    <w:lvl w:ilvl="0" w:tplc="699CE1C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28701AF3"/>
    <w:multiLevelType w:val="hybridMultilevel"/>
    <w:tmpl w:val="6C8CD9D8"/>
    <w:lvl w:ilvl="0" w:tplc="AF8861CC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EA535D0"/>
    <w:multiLevelType w:val="hybridMultilevel"/>
    <w:tmpl w:val="49E4370E"/>
    <w:lvl w:ilvl="0" w:tplc="738AEA4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B925AE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DB8A6F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C0E6E7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DC259E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0549CE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F5643C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FA8894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BD8306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38A711B0"/>
    <w:multiLevelType w:val="hybridMultilevel"/>
    <w:tmpl w:val="92A42C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Lucida Grande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Lucida Grande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Lucida Grande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1F6F65"/>
    <w:multiLevelType w:val="hybridMultilevel"/>
    <w:tmpl w:val="F6281790"/>
    <w:lvl w:ilvl="0" w:tplc="67348C4E">
      <w:start w:val="15"/>
      <w:numFmt w:val="bullet"/>
      <w:lvlText w:val="-"/>
      <w:lvlJc w:val="left"/>
      <w:pPr>
        <w:ind w:left="4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Symbol" w:hint="default"/>
      </w:rPr>
    </w:lvl>
    <w:lvl w:ilvl="2" w:tplc="04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10" w15:restartNumberingAfterBreak="0">
    <w:nsid w:val="44193156"/>
    <w:multiLevelType w:val="hybridMultilevel"/>
    <w:tmpl w:val="C512B6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64556A6"/>
    <w:multiLevelType w:val="hybridMultilevel"/>
    <w:tmpl w:val="DDAE0E1C"/>
    <w:lvl w:ilvl="0" w:tplc="9174B34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92670A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B02FF5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1F8E94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5DA4DA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28E200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50AC86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23E113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DACFE5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59710909"/>
    <w:multiLevelType w:val="hybridMultilevel"/>
    <w:tmpl w:val="B4F815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Lucida Grande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Lucida Grande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Lucida Grande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B0B53D0"/>
    <w:multiLevelType w:val="hybridMultilevel"/>
    <w:tmpl w:val="28DCF920"/>
    <w:lvl w:ilvl="0" w:tplc="FAF429E2">
      <w:start w:val="1"/>
      <w:numFmt w:val="decimal"/>
      <w:lvlText w:val="%1."/>
      <w:lvlJc w:val="left"/>
      <w:pPr>
        <w:ind w:left="825" w:hanging="465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4"/>
  </w:num>
  <w:num w:numId="4">
    <w:abstractNumId w:val="8"/>
  </w:num>
  <w:num w:numId="5">
    <w:abstractNumId w:val="12"/>
  </w:num>
  <w:num w:numId="6">
    <w:abstractNumId w:val="1"/>
  </w:num>
  <w:num w:numId="7">
    <w:abstractNumId w:val="9"/>
  </w:num>
  <w:num w:numId="8">
    <w:abstractNumId w:val="11"/>
  </w:num>
  <w:num w:numId="9">
    <w:abstractNumId w:val="13"/>
  </w:num>
  <w:num w:numId="10">
    <w:abstractNumId w:val="10"/>
  </w:num>
  <w:num w:numId="11">
    <w:abstractNumId w:val="0"/>
  </w:num>
  <w:num w:numId="12">
    <w:abstractNumId w:val="7"/>
  </w:num>
  <w:num w:numId="13">
    <w:abstractNumId w:val="6"/>
  </w:num>
  <w:num w:numId="14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New England J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25ddx9m2r996ezat6xtfa2pzerdr959awf&quot;&gt;DPP endnote library&lt;record-ids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8&lt;/item&gt;&lt;item&gt;71&lt;/item&gt;&lt;item&gt;72&lt;/item&gt;&lt;item&gt;78&lt;/item&gt;&lt;item&gt;79&lt;/item&gt;&lt;item&gt;80&lt;/item&gt;&lt;item&gt;89&lt;/item&gt;&lt;item&gt;91&lt;/item&gt;&lt;item&gt;92&lt;/item&gt;&lt;item&gt;95&lt;/item&gt;&lt;item&gt;96&lt;/item&gt;&lt;item&gt;102&lt;/item&gt;&lt;item&gt;106&lt;/item&gt;&lt;item&gt;107&lt;/item&gt;&lt;/record-ids&gt;&lt;/item&gt;&lt;/Libraries&gt;"/>
  </w:docVars>
  <w:rsids>
    <w:rsidRoot w:val="00D5026A"/>
    <w:rsid w:val="00076961"/>
    <w:rsid w:val="00083B1C"/>
    <w:rsid w:val="000E47F7"/>
    <w:rsid w:val="001C5BB8"/>
    <w:rsid w:val="002D6B4C"/>
    <w:rsid w:val="00422D06"/>
    <w:rsid w:val="00441B36"/>
    <w:rsid w:val="00443DFA"/>
    <w:rsid w:val="005B5E9A"/>
    <w:rsid w:val="005C7C64"/>
    <w:rsid w:val="00653A56"/>
    <w:rsid w:val="00681D30"/>
    <w:rsid w:val="00731361"/>
    <w:rsid w:val="007D23B6"/>
    <w:rsid w:val="007E3892"/>
    <w:rsid w:val="0088325A"/>
    <w:rsid w:val="009076D3"/>
    <w:rsid w:val="009A6389"/>
    <w:rsid w:val="009E0E59"/>
    <w:rsid w:val="00B4531D"/>
    <w:rsid w:val="00B82AF6"/>
    <w:rsid w:val="00BA7CC2"/>
    <w:rsid w:val="00C84DE0"/>
    <w:rsid w:val="00D5026A"/>
    <w:rsid w:val="00E17EDD"/>
    <w:rsid w:val="00E80FCE"/>
    <w:rsid w:val="00EF31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017F918-F69D-4E63-A67C-355F41D03A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83B1C"/>
    <w:pPr>
      <w:spacing w:after="200" w:line="276" w:lineRule="auto"/>
    </w:pPr>
    <w:rPr>
      <w:lang w:eastAsia="en-US"/>
    </w:rPr>
  </w:style>
  <w:style w:type="paragraph" w:styleId="Heading1">
    <w:name w:val="heading 1"/>
    <w:basedOn w:val="Normal"/>
    <w:next w:val="Normal"/>
    <w:link w:val="Heading1Char"/>
    <w:rsid w:val="00083B1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rsid w:val="00083B1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rsid w:val="00083B1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083B1C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  <w:lang w:eastAsia="en-US"/>
    </w:rPr>
  </w:style>
  <w:style w:type="character" w:customStyle="1" w:styleId="Heading2Char">
    <w:name w:val="Heading 2 Char"/>
    <w:basedOn w:val="DefaultParagraphFont"/>
    <w:link w:val="Heading2"/>
    <w:rsid w:val="00083B1C"/>
    <w:rPr>
      <w:rFonts w:asciiTheme="majorHAnsi" w:eastAsiaTheme="majorEastAsia" w:hAnsiTheme="majorHAnsi" w:cstheme="majorBidi"/>
      <w:b/>
      <w:bCs/>
      <w:color w:val="5B9BD5" w:themeColor="accent1"/>
      <w:sz w:val="26"/>
      <w:szCs w:val="26"/>
      <w:lang w:eastAsia="en-US"/>
    </w:rPr>
  </w:style>
  <w:style w:type="character" w:customStyle="1" w:styleId="Heading3Char">
    <w:name w:val="Heading 3 Char"/>
    <w:basedOn w:val="DefaultParagraphFont"/>
    <w:link w:val="Heading3"/>
    <w:rsid w:val="00083B1C"/>
    <w:rPr>
      <w:rFonts w:asciiTheme="majorHAnsi" w:eastAsiaTheme="majorEastAsia" w:hAnsiTheme="majorHAnsi" w:cstheme="majorBidi"/>
      <w:b/>
      <w:bCs/>
      <w:color w:val="5B9BD5" w:themeColor="accent1"/>
      <w:lang w:eastAsia="en-US"/>
    </w:rPr>
  </w:style>
  <w:style w:type="paragraph" w:styleId="ListParagraph">
    <w:name w:val="List Paragraph"/>
    <w:basedOn w:val="Normal"/>
    <w:uiPriority w:val="34"/>
    <w:qFormat/>
    <w:rsid w:val="00083B1C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83B1C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83B1C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3B1C"/>
    <w:rPr>
      <w:rFonts w:ascii="Lucida Grande" w:hAnsi="Lucida Grande"/>
      <w:sz w:val="18"/>
      <w:szCs w:val="18"/>
      <w:lang w:eastAsia="en-US"/>
    </w:rPr>
  </w:style>
  <w:style w:type="paragraph" w:styleId="NormalWeb">
    <w:name w:val="Normal (Web)"/>
    <w:basedOn w:val="Normal"/>
    <w:uiPriority w:val="99"/>
    <w:unhideWhenUsed/>
    <w:rsid w:val="00083B1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FollowedHyperlink">
    <w:name w:val="FollowedHyperlink"/>
    <w:basedOn w:val="DefaultParagraphFont"/>
    <w:rsid w:val="00083B1C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rsid w:val="00083B1C"/>
    <w:rPr>
      <w:sz w:val="16"/>
      <w:szCs w:val="16"/>
    </w:rPr>
  </w:style>
  <w:style w:type="paragraph" w:styleId="CommentText">
    <w:name w:val="annotation text"/>
    <w:basedOn w:val="Normal"/>
    <w:link w:val="CommentTextChar"/>
    <w:rsid w:val="00083B1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083B1C"/>
    <w:rPr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083B1C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083B1C"/>
    <w:rPr>
      <w:b/>
      <w:bCs/>
      <w:sz w:val="20"/>
      <w:szCs w:val="20"/>
      <w:lang w:eastAsia="en-US"/>
    </w:rPr>
  </w:style>
  <w:style w:type="table" w:styleId="TableGrid">
    <w:name w:val="Table Grid"/>
    <w:basedOn w:val="TableNormal"/>
    <w:rsid w:val="00083B1C"/>
    <w:pPr>
      <w:spacing w:after="0" w:line="240" w:lineRule="auto"/>
    </w:pPr>
    <w:rPr>
      <w:lang w:eastAsia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eader">
    <w:name w:val="header"/>
    <w:basedOn w:val="Normal"/>
    <w:link w:val="HeaderChar"/>
    <w:uiPriority w:val="99"/>
    <w:rsid w:val="00083B1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83B1C"/>
    <w:rPr>
      <w:lang w:eastAsia="en-US"/>
    </w:rPr>
  </w:style>
  <w:style w:type="paragraph" w:styleId="Footer">
    <w:name w:val="footer"/>
    <w:basedOn w:val="Normal"/>
    <w:link w:val="FooterChar"/>
    <w:uiPriority w:val="99"/>
    <w:rsid w:val="00083B1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83B1C"/>
    <w:rPr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083B1C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rsid w:val="00083B1C"/>
    <w:pPr>
      <w:spacing w:after="100"/>
    </w:pPr>
  </w:style>
  <w:style w:type="paragraph" w:styleId="TOC2">
    <w:name w:val="toc 2"/>
    <w:basedOn w:val="Normal"/>
    <w:next w:val="Normal"/>
    <w:autoRedefine/>
    <w:uiPriority w:val="39"/>
    <w:rsid w:val="00083B1C"/>
    <w:pPr>
      <w:tabs>
        <w:tab w:val="right" w:leader="dot" w:pos="9350"/>
      </w:tabs>
      <w:spacing w:after="100"/>
      <w:ind w:left="220"/>
    </w:pPr>
    <w:rPr>
      <w:rFonts w:ascii="Times New Roman" w:hAnsi="Times New Roman" w:cs="Times New Roman"/>
      <w:noProof/>
    </w:rPr>
  </w:style>
  <w:style w:type="paragraph" w:styleId="TOC3">
    <w:name w:val="toc 3"/>
    <w:basedOn w:val="Normal"/>
    <w:next w:val="Normal"/>
    <w:autoRedefine/>
    <w:uiPriority w:val="39"/>
    <w:rsid w:val="00083B1C"/>
    <w:pPr>
      <w:spacing w:after="100"/>
      <w:ind w:left="440"/>
    </w:pPr>
  </w:style>
  <w:style w:type="paragraph" w:styleId="Revision">
    <w:name w:val="Revision"/>
    <w:hidden/>
    <w:rsid w:val="00083B1C"/>
    <w:pPr>
      <w:spacing w:after="0" w:line="240" w:lineRule="auto"/>
    </w:pPr>
    <w:rPr>
      <w:lang w:eastAsia="en-US"/>
    </w:rPr>
  </w:style>
  <w:style w:type="paragraph" w:styleId="FootnoteText">
    <w:name w:val="footnote text"/>
    <w:basedOn w:val="Normal"/>
    <w:link w:val="FootnoteTextChar"/>
    <w:rsid w:val="00083B1C"/>
    <w:pPr>
      <w:spacing w:after="0" w:line="240" w:lineRule="auto"/>
    </w:pPr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rsid w:val="00083B1C"/>
    <w:rPr>
      <w:sz w:val="24"/>
      <w:szCs w:val="24"/>
      <w:lang w:eastAsia="en-US"/>
    </w:rPr>
  </w:style>
  <w:style w:type="character" w:styleId="FootnoteReference">
    <w:name w:val="footnote reference"/>
    <w:basedOn w:val="DefaultParagraphFont"/>
    <w:rsid w:val="00083B1C"/>
    <w:rPr>
      <w:vertAlign w:val="superscript"/>
    </w:rPr>
  </w:style>
  <w:style w:type="paragraph" w:styleId="EndnoteText">
    <w:name w:val="endnote text"/>
    <w:basedOn w:val="Normal"/>
    <w:link w:val="EndnoteTextChar"/>
    <w:semiHidden/>
    <w:unhideWhenUsed/>
    <w:rsid w:val="00083B1C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semiHidden/>
    <w:rsid w:val="00083B1C"/>
    <w:rPr>
      <w:sz w:val="20"/>
      <w:szCs w:val="20"/>
      <w:lang w:eastAsia="en-US"/>
    </w:rPr>
  </w:style>
  <w:style w:type="character" w:styleId="EndnoteReference">
    <w:name w:val="endnote reference"/>
    <w:basedOn w:val="DefaultParagraphFont"/>
    <w:semiHidden/>
    <w:unhideWhenUsed/>
    <w:rsid w:val="00083B1C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083B1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83B1C"/>
    <w:rPr>
      <w:rFonts w:ascii="Calibri" w:hAnsi="Calibri" w:cs="Calibri"/>
      <w:noProof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083B1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83B1C"/>
    <w:rPr>
      <w:rFonts w:ascii="Calibri" w:hAnsi="Calibri" w:cs="Calibri"/>
      <w:noProof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8</TotalTime>
  <Pages>6</Pages>
  <Words>6065</Words>
  <Characters>34574</Characters>
  <Application>Microsoft Office Word</Application>
  <DocSecurity>0</DocSecurity>
  <Lines>288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5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ma</dc:creator>
  <cp:keywords/>
  <dc:description/>
  <cp:lastModifiedBy>Uma</cp:lastModifiedBy>
  <cp:revision>18</cp:revision>
  <dcterms:created xsi:type="dcterms:W3CDTF">2015-11-21T02:38:00Z</dcterms:created>
  <dcterms:modified xsi:type="dcterms:W3CDTF">2016-06-12T07:42:00Z</dcterms:modified>
</cp:coreProperties>
</file>